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3C193A" w14:textId="77777777" w:rsidR="00E22FD5" w:rsidRPr="0004038D" w:rsidRDefault="00E22FD5" w:rsidP="00E22FD5">
      <w:pPr>
        <w:rPr>
          <w:rFonts w:cstheme="minorHAnsi"/>
          <w:iCs/>
        </w:rPr>
      </w:pPr>
      <w:r w:rsidRPr="0004038D">
        <w:rPr>
          <w:rFonts w:cstheme="minorHAnsi"/>
          <w:b/>
          <w:iCs/>
        </w:rPr>
        <w:t xml:space="preserve">Table </w:t>
      </w:r>
      <w:r>
        <w:rPr>
          <w:rFonts w:cstheme="minorHAnsi"/>
          <w:b/>
          <w:iCs/>
        </w:rPr>
        <w:t>S1</w:t>
      </w:r>
      <w:r w:rsidRPr="0004038D">
        <w:rPr>
          <w:rFonts w:cstheme="minorHAnsi"/>
          <w:b/>
          <w:iCs/>
        </w:rPr>
        <w:t>. The prevalence of stunting, underweight, overweight and obesity among preschool children by province and reference</w:t>
      </w:r>
    </w:p>
    <w:tbl>
      <w:tblPr>
        <w:tblStyle w:val="TableGrid"/>
        <w:tblW w:w="13765" w:type="dxa"/>
        <w:tblLayout w:type="fixed"/>
        <w:tblLook w:val="04A0" w:firstRow="1" w:lastRow="0" w:firstColumn="1" w:lastColumn="0" w:noHBand="0" w:noVBand="1"/>
      </w:tblPr>
      <w:tblGrid>
        <w:gridCol w:w="1525"/>
        <w:gridCol w:w="1260"/>
        <w:gridCol w:w="900"/>
        <w:gridCol w:w="1260"/>
        <w:gridCol w:w="990"/>
        <w:gridCol w:w="900"/>
        <w:gridCol w:w="1350"/>
        <w:gridCol w:w="1440"/>
        <w:gridCol w:w="1350"/>
        <w:gridCol w:w="2790"/>
      </w:tblGrid>
      <w:tr w:rsidR="00E22FD5" w:rsidRPr="0004038D" w14:paraId="3DAC97EF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A0732D" w14:textId="77777777" w:rsidR="00E22FD5" w:rsidRPr="0004038D" w:rsidRDefault="00E22FD5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Province</w:t>
            </w:r>
          </w:p>
          <w:p w14:paraId="2B6F6C87" w14:textId="77777777" w:rsidR="00E22FD5" w:rsidRPr="0004038D" w:rsidRDefault="00E22FD5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tudy,</w:t>
            </w:r>
            <w:r>
              <w:rPr>
                <w:rFonts w:cstheme="minorHAnsi"/>
                <w:b/>
              </w:rPr>
              <w:t xml:space="preserve"> </w:t>
            </w:r>
            <w:r w:rsidRPr="0004038D">
              <w:rPr>
                <w:rFonts w:cstheme="minorHAnsi"/>
                <w:b/>
              </w:rPr>
              <w:t>setting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CA32F16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Year</w:t>
            </w:r>
            <w:r>
              <w:rPr>
                <w:rFonts w:cstheme="minorHAnsi"/>
                <w:b/>
              </w:rPr>
              <w:t xml:space="preserve"> of study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525A19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Age group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575BB5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ample size, MF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65F46F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tunting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5F43AF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Under-weight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2B43FB5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Overweight/ obesity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7FCBFE5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Cut-point reference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65A966C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Prevalence</w:t>
            </w:r>
          </w:p>
          <w:p w14:paraId="1C498C19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(%, 95%CI)</w:t>
            </w:r>
          </w:p>
          <w:p w14:paraId="4C904CE9" w14:textId="77777777" w:rsidR="00E22FD5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All/Male/</w:t>
            </w:r>
          </w:p>
          <w:p w14:paraId="56E35877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Female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AC5B48E" w14:textId="77777777" w:rsidR="00E22FD5" w:rsidRPr="0004038D" w:rsidRDefault="00E22FD5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Reference</w:t>
            </w:r>
          </w:p>
        </w:tc>
      </w:tr>
      <w:tr w:rsidR="00E22FD5" w:rsidRPr="0004038D" w14:paraId="6BC4843B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4D787A" w14:textId="77777777" w:rsidR="00E22FD5" w:rsidRPr="0004038D" w:rsidRDefault="00E22FD5" w:rsidP="002732D4">
            <w:pPr>
              <w:rPr>
                <w:rFonts w:cstheme="minorHAnsi"/>
                <w:b/>
              </w:rPr>
            </w:pPr>
          </w:p>
        </w:tc>
        <w:tc>
          <w:tcPr>
            <w:tcW w:w="21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413B331" w14:textId="77777777" w:rsidR="00E22FD5" w:rsidRPr="0004038D" w:rsidRDefault="00E22FD5" w:rsidP="002732D4">
            <w:pPr>
              <w:jc w:val="both"/>
              <w:rPr>
                <w:rFonts w:cstheme="minorHAnsi"/>
                <w:b/>
              </w:rPr>
            </w:pPr>
          </w:p>
        </w:tc>
        <w:tc>
          <w:tcPr>
            <w:tcW w:w="1008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CE3497" w14:textId="77777777" w:rsidR="00E22FD5" w:rsidRPr="0004038D" w:rsidRDefault="00E22FD5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Reference: NCHS HAZ &lt;-2; WHO2006 WAZ &lt;-2 WHZ &gt;2/ &gt;85</w:t>
            </w:r>
            <w:r w:rsidRPr="0004038D">
              <w:rPr>
                <w:rFonts w:cstheme="minorHAnsi"/>
                <w:b/>
                <w:vertAlign w:val="superscript"/>
              </w:rPr>
              <w:t>th</w:t>
            </w:r>
            <w:r w:rsidRPr="0004038D">
              <w:rPr>
                <w:rFonts w:cstheme="minorHAnsi"/>
                <w:b/>
              </w:rPr>
              <w:t xml:space="preserve"> and 95</w:t>
            </w:r>
            <w:r w:rsidRPr="0004038D">
              <w:rPr>
                <w:rFonts w:cstheme="minorHAnsi"/>
                <w:b/>
                <w:vertAlign w:val="superscript"/>
              </w:rPr>
              <w:t>th</w:t>
            </w:r>
            <w:r w:rsidRPr="0004038D">
              <w:rPr>
                <w:rFonts w:cstheme="minorHAnsi"/>
                <w:b/>
              </w:rPr>
              <w:t xml:space="preserve"> percentiles</w:t>
            </w:r>
          </w:p>
        </w:tc>
      </w:tr>
      <w:tr w:rsidR="00E22FD5" w:rsidRPr="0004038D" w14:paraId="1D92AF4E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11C38B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Limpopo 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878BE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0FFA9C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-5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0E01A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45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62020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2F41C96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F964C2" w14:textId="77777777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/ obese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9B3E24" w14:textId="77777777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NCHS &gt;85th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ABD8D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.7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AADAA5" w14:textId="6721CECB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Monyeki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1999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onyeki&lt;/Author&gt;&lt;Year&gt;1999&lt;/Year&gt;&lt;RecNum&gt;360&lt;/RecNum&gt;&lt;DisplayText&gt;&lt;style face="superscript"&gt;(38)&lt;/style&gt;&lt;/DisplayText&gt;&lt;record&gt;&lt;rec-number&gt;360&lt;/rec-number&gt;&lt;foreign-keys&gt;&lt;key app="EN" db-id="5taf9e9x6zret1es92rvst5750v95d9rsxre" timestamp="1591954764"&gt;360&lt;/key&gt;&lt;/foreign-keys&gt;&lt;ref-type name="Journal Article"&gt;17&lt;/ref-type&gt;&lt;contributors&gt;&lt;authors&gt;&lt;author&gt;Monyeki, K.D.&lt;/author&gt;&lt;author&gt;Van Lenthe, F.J.&lt;/author&gt;&lt;author&gt;Steyn, N. P.&lt;/author&gt;&lt;/authors&gt;&lt;/contributors&gt;&lt;titles&gt;&lt;title&gt;Obesity; does it occur in African children in a rural community in South Africa?&lt;/title&gt;&lt;secondary-title&gt;International journal of epidemiology&lt;/secondary-title&gt;&lt;/titles&gt;&lt;periodical&gt;&lt;full-title&gt;Int J Epidemiol&lt;/full-title&gt;&lt;abbr-1&gt;International journal of epidemiology&lt;/abbr-1&gt;&lt;/periodical&gt;&lt;pages&gt;287-292&lt;/pages&gt;&lt;volume&gt;28&lt;/volume&gt;&lt;dates&gt;&lt;year&gt;1999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877470">
              <w:rPr>
                <w:rFonts w:cstheme="minorHAnsi"/>
                <w:noProof/>
                <w:vertAlign w:val="superscript"/>
              </w:rPr>
              <w:t>40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04038D" w14:paraId="552426A1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F5C0221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7CA67B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AF95BA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mo-2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B3EDC4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595873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.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471AA9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7AA39A0" w14:textId="77777777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8716FA4" w14:textId="77777777" w:rsidR="00E22FD5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CHS </w:t>
            </w:r>
          </w:p>
          <w:p w14:paraId="22D4A91E" w14:textId="77777777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368A2C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.2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7038FBE3" w14:textId="1E75D469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 xml:space="preserve">Faber &amp; </w:t>
            </w:r>
            <w:proofErr w:type="spellStart"/>
            <w:r w:rsidRPr="0004038D">
              <w:rPr>
                <w:rFonts w:cstheme="minorHAnsi"/>
                <w:color w:val="000000"/>
              </w:rPr>
              <w:t>Benadé</w:t>
            </w:r>
            <w:proofErr w:type="spellEnd"/>
            <w:r w:rsidRPr="0004038D">
              <w:rPr>
                <w:rFonts w:cstheme="minorHAnsi"/>
                <w:color w:val="000000"/>
              </w:rPr>
              <w:t>, 1999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Faber&lt;/Author&gt;&lt;Year&gt;1999&lt;/Year&gt;&lt;RecNum&gt;4&lt;/RecNum&gt;&lt;DisplayText&gt;&lt;style face="superscript"&gt;(19)&lt;/style&gt;&lt;/DisplayText&gt;&lt;record&gt;&lt;rec-number&gt;4&lt;/rec-number&gt;&lt;foreign-keys&gt;&lt;key app="EN" db-id="td529xr03dx9rlexaf6xa5vrw9200vs0sswx" timestamp="1668409495"&gt;4&lt;/key&gt;&lt;/foreign-keys&gt;&lt;ref-type name="Journal Article"&gt;17&lt;/ref-type&gt;&lt;contributors&gt;&lt;authors&gt;&lt;author&gt;Faber, M.&lt;/author&gt;&lt;author&gt;Benade, A. J.&lt;/author&gt;&lt;/authors&gt;&lt;/contributors&gt;&lt;auth-address&gt;National Research Programme for Nutritional Intervention, Medical Research Council, Parow, South Africa. mfaber@mrc.ac.za&lt;/auth-address&gt;&lt;titles&gt;&lt;title&gt;Nutritional status and dietary practices of 4-24-month-old children from a rural South African community&lt;/title&gt;&lt;secondary-title&gt;Public Health Nutr&lt;/secondary-title&gt;&lt;/titles&gt;&lt;pages&gt;179-85&lt;/pages&gt;&lt;volume&gt;2&lt;/volume&gt;&lt;number&gt;2&lt;/number&gt;&lt;keywords&gt;&lt;keyword&gt;Anemia, Iron-Deficiency/epidemiology&lt;/keyword&gt;&lt;keyword&gt;Breast Feeding&lt;/keyword&gt;&lt;keyword&gt;Child, Preschool&lt;/keyword&gt;&lt;keyword&gt;Cross-Sectional Studies&lt;/keyword&gt;&lt;keyword&gt;Diarrhea/epidemiology&lt;/keyword&gt;&lt;keyword&gt;*Diet&lt;/keyword&gt;&lt;keyword&gt;Ferritins/blood&lt;/keyword&gt;&lt;keyword&gt;Humans&lt;/keyword&gt;&lt;keyword&gt;Infant&lt;/keyword&gt;&lt;keyword&gt;Infant Nutrition Disorders/epidemiology&lt;/keyword&gt;&lt;keyword&gt;*Nutritional Status&lt;/keyword&gt;&lt;keyword&gt;Rural Population&lt;/keyword&gt;&lt;keyword&gt;South Africa/epidemiology&lt;/keyword&gt;&lt;keyword&gt;Vitamin A Deficiency/epidemiology&lt;/keyword&gt;&lt;/keywords&gt;&lt;dates&gt;&lt;year&gt;1999&lt;/year&gt;&lt;pub-dates&gt;&lt;date&gt;Jun&lt;/date&gt;&lt;/pub-dates&gt;&lt;/dates&gt;&lt;isbn&gt;1368-9800 (Print)&amp;#xD;1368-9800 (Linking)&lt;/isbn&gt;&lt;accession-num&gt;10447246&lt;/accession-num&gt;&lt;urls&gt;&lt;related-urls&gt;&lt;url&gt;https://www.ncbi.nlm.nih.gov/pubmed/10447246&lt;/url&gt;&lt;/related-urls&gt;&lt;/urls&gt;&lt;electronic-resource-num&gt;10.1017/s1368980099000233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877470">
              <w:rPr>
                <w:rFonts w:cstheme="minorHAnsi"/>
                <w:noProof/>
                <w:color w:val="000000"/>
                <w:vertAlign w:val="superscript"/>
              </w:rPr>
              <w:t>21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66B87E08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66EACF5E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922440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298BC8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mo-2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886384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97;</w:t>
            </w:r>
            <w:proofErr w:type="gramEnd"/>
          </w:p>
          <w:p w14:paraId="202ABBF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0M, 47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279ABF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.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0C766F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CC60711" w14:textId="77777777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40A0241" w14:textId="77777777" w:rsidR="00E22FD5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CHS </w:t>
            </w:r>
          </w:p>
          <w:p w14:paraId="0F051A75" w14:textId="77777777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1D4BFB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4.8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9CC8934" w14:textId="4EDA7DCC" w:rsidR="00E22FD5" w:rsidRPr="0004038D" w:rsidRDefault="00E22FD5" w:rsidP="002732D4">
            <w:pPr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Faber &amp; </w:t>
            </w:r>
            <w:proofErr w:type="spellStart"/>
            <w:r w:rsidRPr="0004038D">
              <w:rPr>
                <w:rFonts w:cstheme="minorHAnsi"/>
                <w:color w:val="000000"/>
              </w:rPr>
              <w:t>Benadé</w:t>
            </w:r>
            <w:proofErr w:type="spellEnd"/>
            <w:r w:rsidRPr="0004038D">
              <w:rPr>
                <w:rFonts w:cstheme="minorHAnsi"/>
                <w:color w:val="000000"/>
              </w:rPr>
              <w:t>, 2000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Faber&lt;/Author&gt;&lt;Year&gt;2000&lt;/Year&gt;&lt;RecNum&gt;345&lt;/RecNum&gt;&lt;DisplayText&gt;&lt;style face="superscript"&gt;(98)&lt;/style&gt;&lt;/DisplayText&gt;&lt;record&gt;&lt;rec-number&gt;345&lt;/rec-number&gt;&lt;foreign-keys&gt;&lt;key app="EN" db-id="5taf9e9x6zret1es92rvst5750v95d9rsxre" timestamp="1591899858"&gt;345&lt;/key&gt;&lt;/foreign-keys&gt;&lt;ref-type name="Journal Article"&gt;17&lt;/ref-type&gt;&lt;contributors&gt;&lt;authors&gt;&lt;author&gt;Faber, M&lt;/author&gt;&lt;author&gt;Benade, A. J.&lt;/author&gt;&lt;/authors&gt;&lt;/contributors&gt;&lt;titles&gt;&lt;title&gt;Factors associated with low serum retinol levels in children aged 6±24 months in a rural South African community&lt;/title&gt;&lt;secondary-title&gt;Public Health Nutrition&lt;/secondary-title&gt;&lt;/titles&gt;&lt;periodical&gt;&lt;full-title&gt;Public Health Nutr&lt;/full-title&gt;&lt;abbr-1&gt;Public health nutrition&lt;/abbr-1&gt;&lt;/periodical&gt;&lt;pages&gt;395-402&lt;/pages&gt;&lt;volume&gt;3&lt;/volume&gt;&lt;number&gt;4&lt;/number&gt;&lt;dates&gt;&lt;year&gt;2000&lt;/year&gt;&lt;/dates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877470">
              <w:rPr>
                <w:rFonts w:cstheme="minorHAnsi"/>
                <w:noProof/>
                <w:color w:val="000000"/>
                <w:vertAlign w:val="superscript"/>
              </w:rPr>
              <w:t>99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4F4F462B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4EC7F98F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8BDB81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14B4B34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-5</w:t>
            </w:r>
            <w:r>
              <w:rPr>
                <w:rFonts w:cstheme="minorHAnsi"/>
              </w:rPr>
              <w:t>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090DA5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164;</w:t>
            </w:r>
            <w:proofErr w:type="gramEnd"/>
          </w:p>
          <w:p w14:paraId="6015FEC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7M, 87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6DBB55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1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5C99CE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2954E3E" w14:textId="77777777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4E771F8" w14:textId="77777777" w:rsidR="00E22FD5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CHS </w:t>
            </w:r>
          </w:p>
          <w:p w14:paraId="7E0C21F0" w14:textId="77777777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27EF524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0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B8F30C8" w14:textId="77777777" w:rsidR="00E22FD5" w:rsidRPr="0004038D" w:rsidRDefault="00E22FD5" w:rsidP="002732D4">
            <w:pPr>
              <w:rPr>
                <w:rFonts w:cstheme="minorHAnsi"/>
                <w:color w:val="000000"/>
              </w:rPr>
            </w:pPr>
            <w:r w:rsidRPr="00032563">
              <w:rPr>
                <w:rFonts w:cstheme="minorHAnsi"/>
              </w:rPr>
              <w:t xml:space="preserve">Faber &amp; </w:t>
            </w:r>
            <w:proofErr w:type="spellStart"/>
            <w:r w:rsidRPr="00032563">
              <w:rPr>
                <w:rFonts w:cstheme="minorHAnsi"/>
              </w:rPr>
              <w:t>Benadé</w:t>
            </w:r>
            <w:proofErr w:type="spellEnd"/>
            <w:r w:rsidRPr="0004038D">
              <w:rPr>
                <w:rFonts w:cstheme="minorHAnsi"/>
                <w:i/>
              </w:rPr>
              <w:t>,</w:t>
            </w:r>
            <w:r w:rsidRPr="0004038D">
              <w:rPr>
                <w:rFonts w:cstheme="minorHAnsi"/>
              </w:rPr>
              <w:t xml:space="preserve"> 2001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Faber&lt;/Author&gt;&lt;Year&gt;2001&lt;/Year&gt;&lt;RecNum&gt;471&lt;/RecNum&gt;&lt;DisplayText&gt;&lt;style face="superscript"&gt;(21)&lt;/style&gt;&lt;/DisplayText&gt;&lt;record&gt;&lt;rec-number&gt;471&lt;/rec-number&gt;&lt;foreign-keys&gt;&lt;key app="EN" db-id="5taf9e9x6zret1es92rvst5750v95d9rsxre" timestamp="1597948336"&gt;471&lt;/key&gt;&lt;/foreign-keys&gt;&lt;ref-type name="Journal Article"&gt;17&lt;/ref-type&gt;&lt;contributors&gt;&lt;authors&gt;&lt;author&gt;Faber, M.&lt;/author&gt;&lt;author&gt;Benade, A. J.&lt;/author&gt;&lt;/authors&gt;&lt;/contributors&gt;&lt;auth-address&gt;Nutritional Intervention Research Unit, Medical Research Council, South Africa.&lt;/auth-address&gt;&lt;titles&gt;&lt;title&gt;Perceptions of infant cereals and dietary intakes of children aged 4-24 months in a rural South African community&lt;/title&gt;&lt;secondary-title&gt;Int J Food Sci Nutr&lt;/secondary-title&gt;&lt;/titles&gt;&lt;periodical&gt;&lt;full-title&gt;Int J Food Sci Nutr&lt;/full-title&gt;&lt;/periodical&gt;&lt;pages&gt;359-65&lt;/pages&gt;&lt;volume&gt;52&lt;/volume&gt;&lt;number&gt;4&lt;/number&gt;&lt;keywords&gt;&lt;keyword&gt;Attitude to Health&lt;/keyword&gt;&lt;keyword&gt;Caregivers/psychology&lt;/keyword&gt;&lt;keyword&gt;*Developing Countries&lt;/keyword&gt;&lt;keyword&gt;Diet/psychology&lt;/keyword&gt;&lt;keyword&gt;*Edible Grain&lt;/keyword&gt;&lt;keyword&gt;Energy Intake&lt;/keyword&gt;&lt;keyword&gt;Female&lt;/keyword&gt;&lt;keyword&gt;Humans&lt;/keyword&gt;&lt;keyword&gt;Infant&lt;/keyword&gt;&lt;keyword&gt;*Infant Food&lt;/keyword&gt;&lt;keyword&gt;*Infant Nutritional Physiological Phenomena&lt;/keyword&gt;&lt;keyword&gt;Male&lt;/keyword&gt;&lt;keyword&gt;Micronutrients/administration &amp;amp; dosage&lt;/keyword&gt;&lt;keyword&gt;Nutrition Surveys&lt;/keyword&gt;&lt;keyword&gt;Retrospective Studies&lt;/keyword&gt;&lt;keyword&gt;*Rural Population&lt;/keyword&gt;&lt;keyword&gt;South Africa&lt;/keyword&gt;&lt;/keywords&gt;&lt;dates&gt;&lt;year&gt;2001&lt;/year&gt;&lt;pub-dates&gt;&lt;date&gt;Jul&lt;/date&gt;&lt;/pub-dates&gt;&lt;/dates&gt;&lt;isbn&gt;0963-7486 (Print)&amp;#xD;0963-7486 (Linking)&lt;/isbn&gt;&lt;accession-num&gt;11474901&lt;/accession-num&gt;&lt;urls&gt;&lt;related-urls&gt;&lt;url&gt;https://www.ncbi.nlm.nih.gov/pubmed/11474901&lt;/url&gt;&lt;/related-urls&gt;&lt;/urls&gt;&lt;electronic-resource-num&gt;10.1080/09637480120057594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21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B30E98" w14:paraId="48D40029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F43AD79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KZN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262CA3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2F51A0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-9mo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FF3EA7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5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B7696F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0.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F8B7E4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.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578CBED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6342448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960A82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C20FE98" w14:textId="43A3A14E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Pillay </w:t>
            </w:r>
            <w:r w:rsidRPr="00185767">
              <w:rPr>
                <w:rFonts w:cstheme="minorHAnsi"/>
                <w:i/>
                <w:iCs/>
                <w:color w:val="000000" w:themeColor="text1"/>
              </w:rPr>
              <w:t>et al</w:t>
            </w:r>
            <w:r w:rsidRPr="00B30E98">
              <w:rPr>
                <w:rFonts w:cstheme="minorHAnsi"/>
                <w:color w:val="000000" w:themeColor="text1"/>
              </w:rPr>
              <w:t>., 2021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QaWxsYXk8L0F1dGhvcj48WWVhcj4yMDIxPC9ZZWFyPjxS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QaWxsYXk8L0F1dGhvcj48WWVhcj4yMDIxPC9ZZWFyPjxS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</w:t>
            </w:r>
            <w:r w:rsidR="00877470">
              <w:rPr>
                <w:rFonts w:cstheme="minorHAnsi"/>
                <w:noProof/>
                <w:color w:val="000000" w:themeColor="text1"/>
                <w:vertAlign w:val="superscript"/>
              </w:rPr>
              <w:t>100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44227A31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816F0F3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3265BC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9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19B3E9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-3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BBD700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9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D7FFE2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5.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2462C2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2.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918DC63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9CBA45A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NCHS </w:t>
            </w:r>
          </w:p>
          <w:p w14:paraId="046CC7C6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C38977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.6 (5.2, 8.0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216EA2D" w14:textId="205A14D0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Labadarios</w:t>
            </w:r>
            <w:proofErr w:type="spellEnd"/>
            <w:r>
              <w:rPr>
                <w:rFonts w:cstheme="minorHAnsi"/>
                <w:color w:val="000000" w:themeColor="text1"/>
              </w:rPr>
              <w:t xml:space="preserve"> </w:t>
            </w:r>
            <w:r w:rsidRPr="00AA0BC8">
              <w:rPr>
                <w:rFonts w:cstheme="minorHAnsi"/>
                <w:i/>
                <w:iCs/>
                <w:color w:val="000000" w:themeColor="text1"/>
              </w:rPr>
              <w:t>e</w:t>
            </w:r>
            <w:r w:rsidRPr="00B30E98">
              <w:rPr>
                <w:rFonts w:cstheme="minorHAnsi"/>
                <w:i/>
                <w:color w:val="000000" w:themeColor="text1"/>
              </w:rPr>
              <w:t>t al,</w:t>
            </w:r>
            <w:r w:rsidRPr="00B30E98">
              <w:rPr>
                <w:rFonts w:cstheme="minorHAnsi"/>
                <w:color w:val="000000" w:themeColor="text1"/>
              </w:rPr>
              <w:t xml:space="preserve"> 200</w:t>
            </w:r>
            <w:r>
              <w:rPr>
                <w:rFonts w:cstheme="minorHAnsi"/>
                <w:color w:val="000000" w:themeColor="text1"/>
              </w:rPr>
              <w:t>0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Labadarios&lt;/Author&gt;&lt;Year&gt;2000&lt;/Year&gt;&lt;RecNum&gt;516&lt;/RecNum&gt;&lt;DisplayText&gt;&lt;style face="superscript"&gt;(44)&lt;/style&gt;&lt;/DisplayText&gt;&lt;record&gt;&lt;rec-number&gt;516&lt;/rec-number&gt;&lt;foreign-keys&gt;&lt;key app="EN" db-id="5taf9e9x6zret1es92rvst5750v95d9rsxre" timestamp="1599830724"&gt;516&lt;/key&gt;&lt;/foreign-keys&gt;&lt;ref-type name="Report"&gt;27&lt;/ref-type&gt;&lt;contributors&gt;&lt;authors&gt;&lt;author&gt;Labadarios, D&lt;/author&gt;&lt;/authors&gt;&lt;tertiary-authors&gt;&lt;author&gt;Department of Health&lt;/author&gt;&lt;/tertiary-authors&gt;&lt;/contributors&gt;&lt;titles&gt;&lt;title&gt;The National Food Consumption Survey (NFCS): Children aged 1–9 years, South Africa, 1999.&lt;/title&gt;&lt;/titles&gt;&lt;dates&gt;&lt;year&gt;2000&lt;/year&gt;&lt;/dates&gt;&lt;pub-location&gt;Pretoria&lt;/pub-location&gt;&lt;publisher&gt;Directorate: Nutrition, Department of Health&lt;/publisher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4</w:t>
            </w:r>
            <w:r w:rsidR="00877470">
              <w:rPr>
                <w:rFonts w:cstheme="minorHAnsi"/>
                <w:noProof/>
                <w:color w:val="000000" w:themeColor="text1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360750EC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9B68C55" w14:textId="77777777" w:rsidR="00E22FD5" w:rsidRPr="00B30E98" w:rsidRDefault="00E22FD5" w:rsidP="002732D4">
            <w:pPr>
              <w:rPr>
                <w:rFonts w:cstheme="minorHAnsi"/>
                <w:b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C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B32844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C08705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.5-1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ACA21B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77BD26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.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443955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FC5991B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A8F5A81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NCHS </w:t>
            </w:r>
          </w:p>
          <w:p w14:paraId="588FDB75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1E2F41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5.0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1ABBE9DC" w14:textId="556450F4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Sibeko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04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TaWJla288L0F1dGhvcj48WWVhcj4yMDA0PC9ZZWFyPjxS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TaWJla288L0F1dGhvcj48WWVhcj4yMDA0PC9ZZWFyPjxS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3</w:t>
            </w:r>
            <w:r w:rsidR="00877470">
              <w:rPr>
                <w:rFonts w:cstheme="minorHAnsi"/>
                <w:noProof/>
                <w:color w:val="000000" w:themeColor="text1"/>
                <w:vertAlign w:val="superscript"/>
              </w:rPr>
              <w:t>8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7A0EFDA8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51B849D2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WP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5F4E03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E49AF0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-4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BCBDF8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proofErr w:type="gramStart"/>
            <w:r w:rsidRPr="00B30E98">
              <w:rPr>
                <w:rFonts w:cstheme="minorHAnsi"/>
                <w:color w:val="000000" w:themeColor="text1"/>
              </w:rPr>
              <w:t>120;</w:t>
            </w:r>
            <w:proofErr w:type="gramEnd"/>
          </w:p>
          <w:p w14:paraId="474C1FC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58M, 62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E6C034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0C6FA3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C7AAD29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951BDCF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BMI </w:t>
            </w:r>
          </w:p>
          <w:p w14:paraId="2FEB85B7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85-95</w:t>
            </w:r>
            <w:r w:rsidRPr="00B30E98">
              <w:rPr>
                <w:rFonts w:cstheme="minorHAnsi"/>
                <w:color w:val="000000" w:themeColor="text1"/>
                <w:vertAlign w:val="superscript"/>
              </w:rPr>
              <w:t>th</w:t>
            </w:r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proofErr w:type="spellStart"/>
            <w:r w:rsidRPr="00B30E98">
              <w:rPr>
                <w:rFonts w:cstheme="minorHAnsi"/>
                <w:color w:val="000000" w:themeColor="text1"/>
              </w:rPr>
              <w:t>ile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9759D5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9.2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3020EC1E" w14:textId="45C2A49B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Du Toit </w:t>
            </w:r>
            <w:r>
              <w:rPr>
                <w:rFonts w:cstheme="minorHAnsi"/>
                <w:color w:val="000000" w:themeColor="text1"/>
              </w:rPr>
              <w:t xml:space="preserve">&amp; </w:t>
            </w:r>
            <w:r w:rsidRPr="00B30E98">
              <w:rPr>
                <w:rFonts w:cstheme="minorHAnsi"/>
                <w:color w:val="000000" w:themeColor="text1"/>
              </w:rPr>
              <w:t>Pienaar, 2003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Du Toit&lt;/Author&gt;&lt;Year&gt;2003&lt;/Year&gt;&lt;RecNum&gt;402&lt;/RecNum&gt;&lt;DisplayText&gt;&lt;style face="superscript"&gt;(100)&lt;/style&gt;&lt;/DisplayText&gt;&lt;record&gt;&lt;rec-number&gt;402&lt;/rec-number&gt;&lt;foreign-keys&gt;&lt;key app="EN" db-id="5taf9e9x6zret1es92rvst5750v95d9rsxre" timestamp="1595930409"&gt;402&lt;/key&gt;&lt;/foreign-keys&gt;&lt;ref-type name="Journal Article"&gt;17&lt;/ref-type&gt;&lt;contributors&gt;&lt;authors&gt;&lt;author&gt;Du Toit, D.&lt;/author&gt;&lt;author&gt;Pienaar, A. E.&lt;/author&gt;&lt;/authors&gt;&lt;/contributors&gt;&lt;titles&gt;&lt;title&gt;Overweight and obesity and motor proficiency of 3- and 4-year old children&lt;/title&gt;&lt;secondary-title&gt;South African journal for research in sport, physical education and recreation&lt;/secondary-title&gt;&lt;/titles&gt;&lt;periodical&gt;&lt;full-title&gt;South African journal for research in sport, physical education and recreation&lt;/full-title&gt;&lt;/periodical&gt;&lt;pages&gt;37-48&lt;/pages&gt;&lt;volume&gt;25&lt;/volume&gt;&lt;number&gt;2&lt;/number&gt;&lt;dates&gt;&lt;year&gt;2003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1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68522255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C26102A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WP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B46F81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CA88C9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-4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925FE21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proofErr w:type="gramStart"/>
            <w:r w:rsidRPr="00B30E98">
              <w:rPr>
                <w:rFonts w:cstheme="minorHAnsi"/>
                <w:color w:val="000000" w:themeColor="text1"/>
              </w:rPr>
              <w:t>120;</w:t>
            </w:r>
            <w:proofErr w:type="gramEnd"/>
          </w:p>
          <w:p w14:paraId="7193154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58M, 62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2A3FDB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84A174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D6C9E12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AF8DBC0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BMI &gt;95</w:t>
            </w:r>
            <w:r w:rsidRPr="00B30E98">
              <w:rPr>
                <w:rFonts w:cstheme="minorHAnsi"/>
                <w:color w:val="000000" w:themeColor="text1"/>
                <w:vertAlign w:val="superscript"/>
              </w:rPr>
              <w:t>th</w:t>
            </w:r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proofErr w:type="spellStart"/>
            <w:r w:rsidRPr="00B30E98">
              <w:rPr>
                <w:rFonts w:cstheme="minorHAnsi"/>
                <w:color w:val="000000" w:themeColor="text1"/>
              </w:rPr>
              <w:t>ile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8132BF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.7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128A8D0F" w14:textId="28F8155D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Du Toit</w:t>
            </w:r>
            <w:r>
              <w:rPr>
                <w:rFonts w:cstheme="minorHAnsi"/>
                <w:color w:val="000000" w:themeColor="text1"/>
              </w:rPr>
              <w:t xml:space="preserve"> &amp;</w:t>
            </w:r>
            <w:r w:rsidRPr="00B30E98">
              <w:rPr>
                <w:rFonts w:cstheme="minorHAnsi"/>
                <w:color w:val="000000" w:themeColor="text1"/>
              </w:rPr>
              <w:t xml:space="preserve"> Pienaar,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2003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Du Toit&lt;/Author&gt;&lt;Year&gt;2003&lt;/Year&gt;&lt;RecNum&gt;402&lt;/RecNum&gt;&lt;DisplayText&gt;&lt;style face="superscript"&gt;(100)&lt;/style&gt;&lt;/DisplayText&gt;&lt;record&gt;&lt;rec-number&gt;402&lt;/rec-number&gt;&lt;foreign-keys&gt;&lt;key app="EN" db-id="5taf9e9x6zret1es92rvst5750v95d9rsxre" timestamp="1595930409"&gt;402&lt;/key&gt;&lt;/foreign-keys&gt;&lt;ref-type name="Journal Article"&gt;17&lt;/ref-type&gt;&lt;contributors&gt;&lt;authors&gt;&lt;author&gt;Du Toit, D.&lt;/author&gt;&lt;author&gt;Pienaar, A. E.&lt;/author&gt;&lt;/authors&gt;&lt;/contributors&gt;&lt;titles&gt;&lt;title&gt;Overweight and obesity and motor proficiency of 3- and 4-year old children&lt;/title&gt;&lt;secondary-title&gt;South African journal for research in sport, physical education and recreation&lt;/secondary-title&gt;&lt;/titles&gt;&lt;periodical&gt;&lt;full-title&gt;South African journal for research in sport, physical education and recreation&lt;/full-title&gt;&lt;/periodical&gt;&lt;pages&gt;37-48&lt;/pages&gt;&lt;volume&gt;25&lt;/volume&gt;&lt;number&gt;2&lt;/number&gt;&lt;dates&gt;&lt;year&gt;2003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1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13E04AFF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31FC0553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WP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C6510F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C48254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6CAD6F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9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EA5376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9.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34ACE9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3.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7E574B1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8BA765B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O WHZ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45B428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5.1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C14C543" w14:textId="62E5AE5E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Rik</w:t>
            </w:r>
            <w:r>
              <w:rPr>
                <w:rFonts w:cstheme="minorHAnsi"/>
                <w:color w:val="000000" w:themeColor="text1"/>
              </w:rPr>
              <w:t>h</w:t>
            </w:r>
            <w:r w:rsidRPr="00B30E98">
              <w:rPr>
                <w:rFonts w:cstheme="minorHAnsi"/>
                <w:color w:val="000000" w:themeColor="text1"/>
              </w:rPr>
              <w:t xml:space="preserve">otso </w:t>
            </w:r>
            <w:r w:rsidRPr="00DE1829">
              <w:rPr>
                <w:rFonts w:cstheme="minorHAnsi"/>
                <w:i/>
                <w:iCs/>
                <w:color w:val="000000" w:themeColor="text1"/>
              </w:rPr>
              <w:t>et al</w:t>
            </w:r>
            <w:r>
              <w:rPr>
                <w:rFonts w:cstheme="minorHAnsi"/>
                <w:color w:val="000000" w:themeColor="text1"/>
              </w:rPr>
              <w:t>.,</w:t>
            </w:r>
            <w:r w:rsidRPr="00B30E98">
              <w:rPr>
                <w:rFonts w:cstheme="minorHAnsi"/>
                <w:color w:val="000000" w:themeColor="text1"/>
              </w:rPr>
              <w:t xml:space="preserve"> 202</w:t>
            </w:r>
            <w:r>
              <w:rPr>
                <w:rFonts w:cstheme="minorHAnsi"/>
                <w:color w:val="000000" w:themeColor="text1"/>
              </w:rPr>
              <w:t>2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Rikhotso&lt;/Author&gt;&lt;Year&gt;2022&lt;/Year&gt;&lt;RecNum&gt;588&lt;/RecNum&gt;&lt;DisplayText&gt;&lt;style face="superscript"&gt;(101)&lt;/style&gt;&lt;/DisplayText&gt;&lt;record&gt;&lt;rec-number&gt;588&lt;/rec-number&gt;&lt;foreign-keys&gt;&lt;key app="EN" db-id="5taf9e9x6zret1es92rvst5750v95d9rsxre" timestamp="1655459960"&gt;588&lt;/key&gt;&lt;/foreign-keys&gt;&lt;ref-type name="Journal Article"&gt;17&lt;/ref-type&gt;&lt;contributors&gt;&lt;authors&gt;&lt;author&gt;Rikhotso, Idah P.&lt;/author&gt;&lt;author&gt;Faber, Mieke&lt;/author&gt;&lt;author&gt;Rothman, Marinel&lt;/author&gt;&lt;author&gt;Matsungo, Tonderayi M.&lt;/author&gt;&lt;author&gt;Lombard, Carl&lt;/author&gt;&lt;author&gt;Smuts, Cornelius M.&lt;/author&gt;&lt;/authors&gt;&lt;/contributors&gt;&lt;titles&gt;&lt;title&gt;Nutritional status and psychomotor development in 12–18-month-old children in a post-intervention study&lt;/title&gt;&lt;secondary-title&gt;South African Journal of Clinical Nutrition&lt;/secondary-title&gt;&lt;/titles&gt;&lt;periodical&gt;&lt;full-title&gt;South African journal of clinical nutrition&lt;/full-title&gt;&lt;/periodical&gt;&lt;pages&gt;69-77&lt;/pages&gt;&lt;volume&gt;35&lt;/volume&gt;&lt;number&gt;2&lt;/number&gt;&lt;section&gt;69&lt;/section&gt;&lt;dates&gt;&lt;year&gt;2022&lt;/year&gt;&lt;/dates&gt;&lt;isbn&gt;1607-0658&amp;#xD;2221-1268&lt;/isbn&gt;&lt;urls&gt;&lt;/urls&gt;&lt;electronic-resource-num&gt;10.1080/16070658.2021.1951950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2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2175435C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EA9E032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EC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60AA38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131135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.5-2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2BFD69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proofErr w:type="gramStart"/>
            <w:r w:rsidRPr="00B30E98">
              <w:rPr>
                <w:rFonts w:cstheme="minorHAnsi"/>
                <w:color w:val="000000" w:themeColor="text1"/>
              </w:rPr>
              <w:t>767;</w:t>
            </w:r>
            <w:proofErr w:type="gramEnd"/>
          </w:p>
          <w:p w14:paraId="3497F42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84M,383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47DACA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0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45600A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264BD8C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DC86F63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NCHS </w:t>
            </w:r>
          </w:p>
          <w:p w14:paraId="4D660666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E10644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5.2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35E4B15E" w14:textId="7279C88B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Smuts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08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Smuts&lt;/Author&gt;&lt;Year&gt;2008&lt;/Year&gt;&lt;RecNum&gt;530&lt;/RecNum&gt;&lt;DisplayText&gt;&lt;style face="superscript"&gt;(60)&lt;/style&gt;&lt;/DisplayText&gt;&lt;record&gt;&lt;rec-number&gt;530&lt;/rec-number&gt;&lt;foreign-keys&gt;&lt;key app="EN" db-id="5taf9e9x6zret1es92rvst5750v95d9rsxre" timestamp="1599856751"&gt;530&lt;/key&gt;&lt;/foreign-keys&gt;&lt;ref-type name="Journal Article"&gt;17&lt;/ref-type&gt;&lt;contributors&gt;&lt;authors&gt;&lt;author&gt;Smuts, C. M.&lt;/author&gt;&lt;author&gt;Faber, M&lt;/author&gt;&lt;author&gt;Schoeman, S.&lt;/author&gt;&lt;author&gt;Laubscher, J.A.&lt;/author&gt;&lt;author&gt;Oelofse, A.&lt;/author&gt;&lt;author&gt;Benade, A. J.&lt;/author&gt;&lt;author&gt;Dhansay, A&lt;/author&gt;&lt;/authors&gt;&lt;/contributors&gt;&lt;titles&gt;&lt;title&gt;Socio-demographic profiles and anthropometric status of 0- to 71-month-old children and their caregivers in rural districts of the Eastern Cape and KwaZulu-Natal provinces of South Africa&lt;/title&gt;&lt;secondary-title&gt;South African journal of clinical nutrition&lt;/secondary-title&gt;&lt;/titles&gt;&lt;periodical&gt;&lt;full-title&gt;South African journal of clinical nutrition&lt;/full-title&gt;&lt;/periodical&gt;&lt;pages&gt;117-124&lt;/pages&gt;&lt;volume&gt;21&lt;/volume&gt;&lt;num-vols&gt;3&lt;/num-vols&gt;&lt;dates&gt;&lt;year&gt;2008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171230CA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AA5DC97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EC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80C613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DFAB5C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61C669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proofErr w:type="gramStart"/>
            <w:r w:rsidRPr="00B30E98">
              <w:rPr>
                <w:rFonts w:cstheme="minorHAnsi"/>
                <w:color w:val="000000" w:themeColor="text1"/>
              </w:rPr>
              <w:t>765;</w:t>
            </w:r>
            <w:proofErr w:type="gramEnd"/>
          </w:p>
          <w:p w14:paraId="2A996E4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83M,382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B285A1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614ABA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208E45A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A2D389F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NCHS </w:t>
            </w:r>
          </w:p>
          <w:p w14:paraId="73E20320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09EDAE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5.0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293FFE79" w14:textId="7F496419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Smuts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08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Smuts&lt;/Author&gt;&lt;Year&gt;2008&lt;/Year&gt;&lt;RecNum&gt;530&lt;/RecNum&gt;&lt;DisplayText&gt;&lt;style face="superscript"&gt;(60)&lt;/style&gt;&lt;/DisplayText&gt;&lt;record&gt;&lt;rec-number&gt;530&lt;/rec-number&gt;&lt;foreign-keys&gt;&lt;key app="EN" db-id="5taf9e9x6zret1es92rvst5750v95d9rsxre" timestamp="1599856751"&gt;530&lt;/key&gt;&lt;/foreign-keys&gt;&lt;ref-type name="Journal Article"&gt;17&lt;/ref-type&gt;&lt;contributors&gt;&lt;authors&gt;&lt;author&gt;Smuts, C. M.&lt;/author&gt;&lt;author&gt;Faber, M&lt;/author&gt;&lt;author&gt;Schoeman, S.&lt;/author&gt;&lt;author&gt;Laubscher, J.A.&lt;/author&gt;&lt;author&gt;Oelofse, A.&lt;/author&gt;&lt;author&gt;Benade, A. J.&lt;/author&gt;&lt;author&gt;Dhansay, A&lt;/author&gt;&lt;/authors&gt;&lt;/contributors&gt;&lt;titles&gt;&lt;title&gt;Socio-demographic profiles and anthropometric status of 0- to 71-month-old children and their caregivers in rural districts of the Eastern Cape and KwaZulu-Natal provinces of South Africa&lt;/title&gt;&lt;secondary-title&gt;South African journal of clinical nutrition&lt;/secondary-title&gt;&lt;/titles&gt;&lt;periodical&gt;&lt;full-title&gt;South African journal of clinical nutrition&lt;/full-title&gt;&lt;/periodical&gt;&lt;pages&gt;117-124&lt;/pages&gt;&lt;volume&gt;21&lt;/volume&gt;&lt;num-vols&gt;3&lt;/num-vols&gt;&lt;dates&gt;&lt;year&gt;2008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46944B11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FE67E24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Limpopo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881ECD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B68C68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1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D96217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proofErr w:type="gramStart"/>
            <w:r w:rsidRPr="00B30E98">
              <w:rPr>
                <w:rFonts w:cstheme="minorHAnsi"/>
                <w:color w:val="000000" w:themeColor="text1"/>
              </w:rPr>
              <w:t>185;</w:t>
            </w:r>
            <w:proofErr w:type="gramEnd"/>
          </w:p>
          <w:p w14:paraId="738F5B1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99M, 86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DA6D21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8.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3D731B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7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19C415B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2841925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CHS WHZ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0C59F8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7.3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8858D8E" w14:textId="25ECA0DC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Mushaphi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08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Mushaphi&lt;/Author&gt;&lt;Year&gt;2008&lt;/Year&gt;&lt;RecNum&gt;349&lt;/RecNum&gt;&lt;DisplayText&gt;&lt;style face="superscript"&gt;(37)&lt;/style&gt;&lt;/DisplayText&gt;&lt;record&gt;&lt;rec-number&gt;349&lt;/rec-number&gt;&lt;foreign-keys&gt;&lt;key app="EN" db-id="5taf9e9x6zret1es92rvst5750v95d9rsxre" timestamp="1591901323"&gt;349&lt;/key&gt;&lt;/foreign-keys&gt;&lt;ref-type name="Journal Article"&gt;17&lt;/ref-type&gt;&lt;contributors&gt;&lt;authors&gt;&lt;author&gt;Mushaphi, L.F.&lt;/author&gt;&lt;author&gt;Mbhenyane, X.G.&lt;/author&gt;&lt;author&gt;Khoza, L.B.&lt;/author&gt;&lt;author&gt;Amey, A.K.A.&lt;/author&gt;&lt;/authors&gt;&lt;/contributors&gt;&lt;titles&gt;&lt;title&gt;Infant-feeding practices of mothers and the nutritional status of infants in the Vhembe District of Limpopo Province&lt;/title&gt;&lt;secondary-title&gt;South African journal of clinical nutrition&lt;/secondary-title&gt;&lt;/titles&gt;&lt;periodical&gt;&lt;full-title&gt;South African journal of clinical nutrition&lt;/full-title&gt;&lt;/periodical&gt;&lt;pages&gt;36-41&lt;/pages&gt;&lt;volume&gt;21&lt;/volume&gt;&lt;number&gt;2&lt;/number&gt;&lt;dates&gt;&lt;year&gt;2008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9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3CE4A1FF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421093C8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Limpopo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10239E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D72EE2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2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D27860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2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04E241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4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0CB8D3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7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BF5C21C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E24966C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CAB769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58F15206" w14:textId="1EB64EEC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Maciel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DE1829">
              <w:rPr>
                <w:rFonts w:cstheme="minorHAnsi"/>
                <w:i/>
                <w:iCs/>
                <w:color w:val="000000" w:themeColor="text1"/>
              </w:rPr>
              <w:t>et al</w:t>
            </w:r>
            <w:r w:rsidRPr="00B30E98">
              <w:rPr>
                <w:rFonts w:cstheme="minorHAnsi"/>
                <w:color w:val="000000" w:themeColor="text1"/>
              </w:rPr>
              <w:t>., 2021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NYWNpZWw8L0F1dGhvcj48WWVhcj4yMDIxPC9ZZWFyPjxS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NYWNpZWw8L0F1dGhvcj48WWVhcj4yMDIxPC9ZZWFyPjxS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3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0802F2E6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A278A1B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Limpopo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9E9F8D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FFB169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3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E9E35D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0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68509B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0.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8D1C42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8.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25F3237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91608E0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O WHZ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D5F493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/A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B89FEDB" w14:textId="568B329A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Hill </w:t>
            </w:r>
            <w:r w:rsidRPr="00DE1829">
              <w:rPr>
                <w:rFonts w:cstheme="minorHAnsi"/>
                <w:i/>
                <w:iCs/>
                <w:color w:val="000000" w:themeColor="text1"/>
              </w:rPr>
              <w:t>et al.</w:t>
            </w:r>
            <w:r>
              <w:rPr>
                <w:rFonts w:cstheme="minorHAnsi"/>
                <w:i/>
                <w:iCs/>
                <w:color w:val="000000" w:themeColor="text1"/>
              </w:rPr>
              <w:t>,</w:t>
            </w:r>
            <w:r w:rsidRPr="00B30E98">
              <w:rPr>
                <w:rFonts w:cstheme="minorHAnsi"/>
                <w:color w:val="000000" w:themeColor="text1"/>
              </w:rPr>
              <w:t xml:space="preserve"> 2020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IaWxsPC9BdXRob3I+PFllYXI+MjAyMDwvWWVhcj48UmVj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IaWxsPC9BdXRob3I+PFllYXI+MjAyMDwvWWVhcj48UmVj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4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1C624B" w:rsidRPr="00B30E98" w14:paraId="4E2F2039" w14:textId="77777777" w:rsidTr="00797DD0">
        <w:tc>
          <w:tcPr>
            <w:tcW w:w="368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F6A9C7" w14:textId="6BCAA89D" w:rsidR="001C624B" w:rsidRPr="00B30E98" w:rsidRDefault="001C624B" w:rsidP="002732D4">
            <w:pPr>
              <w:jc w:val="both"/>
              <w:rPr>
                <w:rFonts w:cstheme="minorHAnsi"/>
                <w:b/>
                <w:color w:val="000000" w:themeColor="text1"/>
              </w:rPr>
            </w:pPr>
            <w:r w:rsidRPr="0004038D">
              <w:rPr>
                <w:rFonts w:cstheme="minorHAnsi"/>
                <w:b/>
                <w:iCs/>
              </w:rPr>
              <w:lastRenderedPageBreak/>
              <w:t xml:space="preserve">Table </w:t>
            </w:r>
            <w:r>
              <w:rPr>
                <w:rFonts w:cstheme="minorHAnsi"/>
                <w:b/>
                <w:iCs/>
              </w:rPr>
              <w:t>S1</w:t>
            </w:r>
            <w:r w:rsidRPr="0004038D">
              <w:rPr>
                <w:rFonts w:cstheme="minorHAnsi"/>
                <w:b/>
                <w:iCs/>
              </w:rPr>
              <w:t>.</w:t>
            </w:r>
            <w:r>
              <w:rPr>
                <w:rFonts w:cstheme="minorHAnsi"/>
                <w:b/>
                <w:iCs/>
              </w:rPr>
              <w:t xml:space="preserve"> continuing</w:t>
            </w:r>
          </w:p>
        </w:tc>
        <w:tc>
          <w:tcPr>
            <w:tcW w:w="10080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DBE6B9" w14:textId="77777777" w:rsidR="001C624B" w:rsidRPr="00B30E98" w:rsidRDefault="001C624B" w:rsidP="002732D4">
            <w:pPr>
              <w:rPr>
                <w:rFonts w:cstheme="minorHAnsi"/>
                <w:b/>
                <w:color w:val="000000" w:themeColor="text1"/>
              </w:rPr>
            </w:pPr>
            <w:r w:rsidRPr="00B30E98">
              <w:rPr>
                <w:rFonts w:cstheme="minorHAnsi"/>
                <w:b/>
                <w:color w:val="000000" w:themeColor="text1"/>
              </w:rPr>
              <w:t>Reference: WHO 2006 HAZ &lt;-2; WHZ/BAZ &gt;2</w:t>
            </w:r>
          </w:p>
        </w:tc>
      </w:tr>
      <w:tr w:rsidR="00E22FD5" w:rsidRPr="00B30E98" w14:paraId="42139AED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F41376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ation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9B46C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999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F7CB0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-3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35162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60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5A0FF9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5.5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797B2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2.4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773FD8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D91ADD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E8382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.3 (9.3, 13.4)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BED58E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Labadarios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DE1829">
              <w:rPr>
                <w:rFonts w:cstheme="minorHAnsi"/>
                <w:i/>
                <w:iCs/>
                <w:color w:val="000000" w:themeColor="text1"/>
              </w:rPr>
              <w:t>et al</w:t>
            </w:r>
            <w:r w:rsidRPr="00B30E98">
              <w:rPr>
                <w:rFonts w:cstheme="minorHAnsi"/>
                <w:color w:val="000000" w:themeColor="text1"/>
              </w:rPr>
              <w:t>.</w:t>
            </w:r>
            <w:r>
              <w:rPr>
                <w:rFonts w:cstheme="minorHAnsi"/>
                <w:color w:val="000000" w:themeColor="text1"/>
              </w:rPr>
              <w:t>,</w:t>
            </w:r>
            <w:r w:rsidRPr="00B30E98">
              <w:rPr>
                <w:rFonts w:cstheme="minorHAnsi"/>
                <w:color w:val="000000" w:themeColor="text1"/>
              </w:rPr>
              <w:t xml:space="preserve"> 2000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Labadarios&lt;/Author&gt;&lt;Year&gt;2000&lt;/Year&gt;&lt;RecNum&gt;516&lt;/RecNum&gt;&lt;DisplayText&gt;&lt;style face="superscript"&gt;(44)&lt;/style&gt;&lt;/DisplayText&gt;&lt;record&gt;&lt;rec-number&gt;516&lt;/rec-number&gt;&lt;foreign-keys&gt;&lt;key app="EN" db-id="5taf9e9x6zret1es92rvst5750v95d9rsxre" timestamp="1599830724"&gt;516&lt;/key&gt;&lt;/foreign-keys&gt;&lt;ref-type name="Report"&gt;27&lt;/ref-type&gt;&lt;contributors&gt;&lt;authors&gt;&lt;author&gt;Labadarios, D&lt;/author&gt;&lt;/authors&gt;&lt;tertiary-authors&gt;&lt;author&gt;Department of Health&lt;/author&gt;&lt;/tertiary-authors&gt;&lt;/contributors&gt;&lt;titles&gt;&lt;title&gt;The National Food Consumption Survey (NFCS): Children aged 1–9 years, South Africa, 1999.&lt;/title&gt;&lt;/titles&gt;&lt;dates&gt;&lt;year&gt;2000&lt;/year&gt;&lt;/dates&gt;&lt;pub-location&gt;Pretoria&lt;/pub-location&gt;&lt;publisher&gt;Directorate: Nutrition, Department of Health&lt;/publisher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44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03A292DB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52B56FC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AB4AFB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9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0C5620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-6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F4EBE5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99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AE9365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3.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FD5C76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74F6533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BEA4ADE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646EB5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.6 (4.6, 8.8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9BFF18D" w14:textId="5218C600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Labadarios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DE1829">
              <w:rPr>
                <w:rFonts w:cstheme="minorHAnsi"/>
                <w:i/>
                <w:iCs/>
                <w:color w:val="000000" w:themeColor="text1"/>
              </w:rPr>
              <w:t>et al</w:t>
            </w:r>
            <w:r w:rsidRPr="00B30E98">
              <w:rPr>
                <w:rFonts w:cstheme="minorHAnsi"/>
                <w:color w:val="000000" w:themeColor="text1"/>
              </w:rPr>
              <w:t>.</w:t>
            </w:r>
            <w:r>
              <w:rPr>
                <w:rFonts w:cstheme="minorHAnsi"/>
                <w:color w:val="000000" w:themeColor="text1"/>
              </w:rPr>
              <w:t>,</w:t>
            </w:r>
            <w:r w:rsidRPr="00B30E98">
              <w:rPr>
                <w:rFonts w:cstheme="minorHAnsi"/>
                <w:color w:val="000000" w:themeColor="text1"/>
              </w:rPr>
              <w:t xml:space="preserve"> 2000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Labadarios&lt;/Author&gt;&lt;Year&gt;2000&lt;/Year&gt;&lt;RecNum&gt;516&lt;/RecNum&gt;&lt;DisplayText&gt;&lt;style face="superscript"&gt;(44)&lt;/style&gt;&lt;/DisplayText&gt;&lt;record&gt;&lt;rec-number&gt;516&lt;/rec-number&gt;&lt;foreign-keys&gt;&lt;key app="EN" db-id="5taf9e9x6zret1es92rvst5750v95d9rsxre" timestamp="1599830724"&gt;516&lt;/key&gt;&lt;/foreign-keys&gt;&lt;ref-type name="Report"&gt;27&lt;/ref-type&gt;&lt;contributors&gt;&lt;authors&gt;&lt;author&gt;Labadarios, D&lt;/author&gt;&lt;/authors&gt;&lt;tertiary-authors&gt;&lt;author&gt;Department of Health&lt;/author&gt;&lt;/tertiary-authors&gt;&lt;/contributors&gt;&lt;titles&gt;&lt;title&gt;The National Food Consumption Survey (NFCS): Children aged 1–9 years, South Africa, 1999.&lt;/title&gt;&lt;/titles&gt;&lt;dates&gt;&lt;year&gt;2000&lt;/year&gt;&lt;/dates&gt;&lt;pub-location&gt;Pretoria&lt;/pub-location&gt;&lt;publisher&gt;Directorate: Nutrition, Department of Health&lt;/publisher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4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25526B5A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EE88CDD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KZN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A70C1B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2C3811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2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13CF8E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1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B254E5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7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13B680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F138BA6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BE11960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59748F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8.7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7D65A48" w14:textId="682FE095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Schoeman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0</w:t>
            </w:r>
            <w:r>
              <w:rPr>
                <w:rFonts w:cstheme="minorHAnsi"/>
                <w:color w:val="000000" w:themeColor="text1"/>
              </w:rPr>
              <w:t>a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Schoeman&lt;/Author&gt;&lt;Year&gt;2010&lt;/Year&gt;&lt;RecNum&gt;338&lt;/RecNum&gt;&lt;DisplayText&gt;&lt;style face="superscript"&gt;(20)&lt;/style&gt;&lt;/DisplayText&gt;&lt;record&gt;&lt;rec-number&gt;338&lt;/rec-number&gt;&lt;foreign-keys&gt;&lt;key app="EN" db-id="5taf9e9x6zret1es92rvst5750v95d9rsxre" timestamp="1591881534"&gt;338&lt;/key&gt;&lt;/foreign-keys&gt;&lt;ref-type name="Journal Article"&gt;17&lt;/ref-type&gt;&lt;contributors&gt;&lt;authors&gt;&lt;author&gt;Schoeman, S.&lt;/author&gt;&lt;author&gt;Faber, M&lt;/author&gt;&lt;author&gt;Adams, V.&lt;/author&gt;&lt;author&gt;Smuts, C.M.&lt;/author&gt;&lt;author&gt;Ford, N.&lt;/author&gt;&lt;author&gt;Laubscher, J.&lt;/author&gt;&lt;author&gt;Dhansay, M.A&amp;gt;&lt;/author&gt;&lt;/authors&gt;&lt;/contributors&gt;&lt;titles&gt;&lt;title&gt;Adverse social, nutrition and health conditions in rural districts of the KwaZulu-Natal and Eastern Cape provinces, South Africa&lt;/title&gt;&lt;secondary-title&gt;South African journal of clinical nutrition&lt;/secondary-title&gt;&lt;/titles&gt;&lt;periodical&gt;&lt;full-title&gt;South African journal of clinical nutrition&lt;/full-title&gt;&lt;/periodical&gt;&lt;pages&gt;140-147&lt;/pages&gt;&lt;volume&gt;23&lt;/volume&gt;&lt;dates&gt;&lt;year&gt;2010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2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2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235C05A1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65ED2473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EC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59C37E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51A6B5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2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195E10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4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DE7526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9.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E518A2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.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92E6F69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574D62D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E495DA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.4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F9BB42D" w14:textId="7AD9B87F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Schoeman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0</w:t>
            </w:r>
            <w:r>
              <w:rPr>
                <w:rFonts w:cstheme="minorHAnsi"/>
                <w:color w:val="000000" w:themeColor="text1"/>
              </w:rPr>
              <w:t>a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Schoeman&lt;/Author&gt;&lt;Year&gt;2010&lt;/Year&gt;&lt;RecNum&gt;338&lt;/RecNum&gt;&lt;DisplayText&gt;&lt;style face="superscript"&gt;(20)&lt;/style&gt;&lt;/DisplayText&gt;&lt;record&gt;&lt;rec-number&gt;338&lt;/rec-number&gt;&lt;foreign-keys&gt;&lt;key app="EN" db-id="5taf9e9x6zret1es92rvst5750v95d9rsxre" timestamp="1591881534"&gt;338&lt;/key&gt;&lt;/foreign-keys&gt;&lt;ref-type name="Journal Article"&gt;17&lt;/ref-type&gt;&lt;contributors&gt;&lt;authors&gt;&lt;author&gt;Schoeman, S.&lt;/author&gt;&lt;author&gt;Faber, M&lt;/author&gt;&lt;author&gt;Adams, V.&lt;/author&gt;&lt;author&gt;Smuts, C.M.&lt;/author&gt;&lt;author&gt;Ford, N.&lt;/author&gt;&lt;author&gt;Laubscher, J.&lt;/author&gt;&lt;author&gt;Dhansay, M.A&amp;gt;&lt;/author&gt;&lt;/authors&gt;&lt;/contributors&gt;&lt;titles&gt;&lt;title&gt;Adverse social, nutrition and health conditions in rural districts of the KwaZulu-Natal and Eastern Cape provinces, South Africa&lt;/title&gt;&lt;secondary-title&gt;South African journal of clinical nutrition&lt;/secondary-title&gt;&lt;/titles&gt;&lt;periodical&gt;&lt;full-title&gt;South African journal of clinical nutrition&lt;/full-title&gt;&lt;/periodical&gt;&lt;pages&gt;140-147&lt;/pages&gt;&lt;volume&gt;23&lt;/volume&gt;&lt;dates&gt;&lt;year&gt;2010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2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2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5E285C43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C50BED1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EC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0B51CC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F1E221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20E8261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6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1AC9BA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6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5DC3C6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D05C9A7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215F923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0039C0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585194D" w14:textId="304EC002" w:rsidR="00E22FD5" w:rsidRPr="00B30E98" w:rsidRDefault="00E22FD5" w:rsidP="002732D4">
            <w:pPr>
              <w:rPr>
                <w:rFonts w:cstheme="minorHAnsi"/>
                <w:b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Schoeman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0</w:t>
            </w:r>
            <w:r>
              <w:rPr>
                <w:rFonts w:cstheme="minorHAnsi"/>
                <w:color w:val="000000" w:themeColor="text1"/>
              </w:rPr>
              <w:t>b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Schoeman&lt;/Author&gt;&lt;Year&gt;2010&lt;/Year&gt;&lt;RecNum&gt;339&lt;/RecNum&gt;&lt;DisplayText&gt;&lt;style face="superscript"&gt;(104)&lt;/style&gt;&lt;/DisplayText&gt;&lt;record&gt;&lt;rec-number&gt;339&lt;/rec-number&gt;&lt;foreign-keys&gt;&lt;key app="EN" db-id="5taf9e9x6zret1es92rvst5750v95d9rsxre" timestamp="1591881696"&gt;339&lt;/key&gt;&lt;/foreign-keys&gt;&lt;ref-type name="Journal Article"&gt;17&lt;/ref-type&gt;&lt;contributors&gt;&lt;authors&gt;&lt;author&gt;Schoeman, S.&lt;/author&gt;&lt;author&gt;Smuts, C.M.&lt;/author&gt;&lt;author&gt;Faber, M.&lt;/author&gt;&lt;author&gt;Van Stuijvenberg, M.E.&lt;/author&gt;&lt;author&gt;Oelofse, A.&lt;/author&gt;&lt;author&gt;Laubscher, J.&lt;/author&gt;&lt;author&gt;Benade, A. J.&lt;/author&gt;&lt;author&gt;Dhansay, A&lt;/author&gt;&lt;/authors&gt;&lt;/contributors&gt;&lt;titles&gt;&lt;title&gt;Primary health care facility infrastructure and services and the nutritional status of children 0 to 71 months old and their caregivers attending these facilities in four rural districts in the Eastern Cape and KwaZulu-Natal provinces, South Africa&lt;/title&gt;&lt;secondary-title&gt;South African journal of clinical nutrition&lt;/secondary-title&gt;&lt;/titles&gt;&lt;periodical&gt;&lt;full-title&gt;South African journal of clinical nutrition&lt;/full-title&gt;&lt;/periodical&gt;&lt;pages&gt;21-27&lt;/pages&gt;&lt;volume&gt;23&lt;/volume&gt;&lt;dates&gt;&lt;year&gt;2010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0EA48DD0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4D686682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EC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9315FD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636BA6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2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C9A18E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7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EBAFA3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8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61DD9C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238CAB7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7C58807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0003B3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3EBF863" w14:textId="1747F84A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>
              <w:rPr>
                <w:rFonts w:cstheme="minorHAnsi"/>
                <w:color w:val="000000" w:themeColor="text1"/>
              </w:rPr>
              <w:t>Stansert</w:t>
            </w:r>
            <w:proofErr w:type="spellEnd"/>
            <w:r>
              <w:rPr>
                <w:rFonts w:cstheme="minorHAnsi"/>
                <w:color w:val="000000" w:themeColor="text1"/>
              </w:rPr>
              <w:t xml:space="preserve"> </w:t>
            </w:r>
            <w:proofErr w:type="spellStart"/>
            <w:r w:rsidRPr="00B30E98">
              <w:rPr>
                <w:rFonts w:cstheme="minorHAnsi"/>
                <w:color w:val="000000" w:themeColor="text1"/>
              </w:rPr>
              <w:t>Katzen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DE1829">
              <w:rPr>
                <w:rFonts w:cstheme="minorHAnsi"/>
                <w:i/>
                <w:iCs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20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TdGFuc2VydCBLYXR6ZW48L0F1dGhvcj48WWVhcj4yMDIw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TdGFuc2VydCBLYXR6ZW48L0F1dGhvcj48WWVhcj4yMDIw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76A9BFD6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59E11F9B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EC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C865C3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5-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98D95A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2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7B4284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proofErr w:type="gramStart"/>
            <w:r w:rsidRPr="00B30E98">
              <w:rPr>
                <w:rFonts w:cstheme="minorHAnsi"/>
                <w:color w:val="000000" w:themeColor="text1"/>
              </w:rPr>
              <w:t>400;</w:t>
            </w:r>
            <w:proofErr w:type="gramEnd"/>
          </w:p>
          <w:p w14:paraId="2579ED2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99M,201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18AF3D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9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AB850D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C017575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F03FC4C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6F2AD9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6.0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6F9C28F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McLaren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655A2C">
              <w:rPr>
                <w:rFonts w:cstheme="minorHAnsi"/>
                <w:i/>
                <w:iCs/>
                <w:color w:val="000000" w:themeColor="text1"/>
              </w:rPr>
              <w:t>et al</w:t>
            </w:r>
            <w:r>
              <w:rPr>
                <w:rFonts w:cstheme="minorHAnsi"/>
                <w:color w:val="000000" w:themeColor="text1"/>
              </w:rPr>
              <w:t>.,</w:t>
            </w:r>
            <w:r w:rsidRPr="00B30E98">
              <w:rPr>
                <w:rFonts w:cstheme="minorHAnsi"/>
                <w:color w:val="000000" w:themeColor="text1"/>
              </w:rPr>
              <w:t xml:space="preserve"> 2018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McLaren&lt;/Author&gt;&lt;Year&gt;2018&lt;/Year&gt;&lt;RecNum&gt;342&lt;/RecNum&gt;&lt;DisplayText&gt;&lt;style face="superscript"&gt;(27)&lt;/style&gt;&lt;/DisplayText&gt;&lt;record&gt;&lt;rec-number&gt;342&lt;/rec-number&gt;&lt;foreign-keys&gt;&lt;key app="EN" db-id="5taf9e9x6zret1es92rvst5750v95d9rsxre" timestamp="1591882072"&gt;342&lt;/key&gt;&lt;/foreign-keys&gt;&lt;ref-type name="Journal Article"&gt;17&lt;/ref-type&gt;&lt;contributors&gt;&lt;authors&gt;&lt;author&gt;McLaren, S.&lt;/author&gt;&lt;author&gt;Steenkamp, L.&lt;/author&gt;&lt;author&gt;Feeley, A. B.&lt;/author&gt;&lt;author&gt;Nyarko, J.&lt;/author&gt;&lt;author&gt;Venter, D.&lt;/author&gt;&lt;/authors&gt;&lt;/contributors&gt;&lt;titles&gt;&lt;title&gt;Food insecurity, social welfare and low birth weight: Implications for childhood malnutrition in an urban Eastern Cape Province township&lt;/title&gt;&lt;secondary-title&gt;South African Journal of Child Health&lt;/secondary-title&gt;&lt;/titles&gt;&lt;periodical&gt;&lt;full-title&gt;South African Journal of Child Health&lt;/full-title&gt;&lt;/periodical&gt;&lt;pages&gt;95-99&lt;/pages&gt;&lt;volume&gt;12&lt;/volume&gt;&lt;number&gt;3&lt;/number&gt;&lt;dates&gt;&lt;year&gt;2018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27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6F3C715F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6931776A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KZN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9BF155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2A1AF4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FCDEB0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4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9BDE97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3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5B190F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812D8FA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61ABDB9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AED1FF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.9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25EF7A88" w14:textId="4A4B0E61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Schoeman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0</w:t>
            </w:r>
            <w:r>
              <w:rPr>
                <w:rFonts w:cstheme="minorHAnsi"/>
                <w:color w:val="000000" w:themeColor="text1"/>
              </w:rPr>
              <w:t>b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Schoeman&lt;/Author&gt;&lt;Year&gt;2010&lt;/Year&gt;&lt;RecNum&gt;339&lt;/RecNum&gt;&lt;DisplayText&gt;&lt;style face="superscript"&gt;(104)&lt;/style&gt;&lt;/DisplayText&gt;&lt;record&gt;&lt;rec-number&gt;339&lt;/rec-number&gt;&lt;foreign-keys&gt;&lt;key app="EN" db-id="5taf9e9x6zret1es92rvst5750v95d9rsxre" timestamp="1591881696"&gt;339&lt;/key&gt;&lt;/foreign-keys&gt;&lt;ref-type name="Journal Article"&gt;17&lt;/ref-type&gt;&lt;contributors&gt;&lt;authors&gt;&lt;author&gt;Schoeman, S.&lt;/author&gt;&lt;author&gt;Smuts, C.M.&lt;/author&gt;&lt;author&gt;Faber, M.&lt;/author&gt;&lt;author&gt;Van Stuijvenberg, M.E.&lt;/author&gt;&lt;author&gt;Oelofse, A.&lt;/author&gt;&lt;author&gt;Laubscher, J.&lt;/author&gt;&lt;author&gt;Benade, A. J.&lt;/author&gt;&lt;author&gt;Dhansay, A&lt;/author&gt;&lt;/authors&gt;&lt;/contributors&gt;&lt;titles&gt;&lt;title&gt;Primary health care facility infrastructure and services and the nutritional status of children 0 to 71 months old and their caregivers attending these facilities in four rural districts in the Eastern Cape and KwaZulu-Natal provinces, South Africa&lt;/title&gt;&lt;secondary-title&gt;South African journal of clinical nutrition&lt;/secondary-title&gt;&lt;/titles&gt;&lt;periodical&gt;&lt;full-title&gt;South African journal of clinical nutrition&lt;/full-title&gt;&lt;/periodical&gt;&lt;pages&gt;21-27&lt;/pages&gt;&lt;volume&gt;23&lt;/volume&gt;&lt;dates&gt;&lt;year&gt;2010&lt;/year&gt;&lt;/dates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06CE4F2F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CD62BAA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KZN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F56172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4C36A3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-6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7CEB68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2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03CCD6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7A1C8E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2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4A44A5C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DC59779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050AD9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22028E9" w14:textId="6539376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Gruver </w:t>
            </w:r>
            <w:r w:rsidRPr="00655A2C">
              <w:rPr>
                <w:rFonts w:cstheme="minorHAnsi"/>
                <w:i/>
                <w:iCs/>
                <w:color w:val="000000" w:themeColor="text1"/>
              </w:rPr>
              <w:t>et al</w:t>
            </w:r>
            <w:r w:rsidRPr="00B30E98">
              <w:rPr>
                <w:rFonts w:cstheme="minorHAnsi"/>
                <w:color w:val="000000" w:themeColor="text1"/>
              </w:rPr>
              <w:t>.</w:t>
            </w:r>
            <w:r>
              <w:rPr>
                <w:rFonts w:cstheme="minorHAnsi"/>
                <w:color w:val="000000" w:themeColor="text1"/>
              </w:rPr>
              <w:t>,</w:t>
            </w:r>
            <w:r w:rsidRPr="00B30E98">
              <w:rPr>
                <w:rFonts w:cstheme="minorHAnsi"/>
                <w:color w:val="000000" w:themeColor="text1"/>
              </w:rPr>
              <w:t xml:space="preserve"> 2020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HcnV2ZXI8L0F1dGhvcj48WWVhcj4yMDIwPC9ZZWFyPjxS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HcnV2ZXI8L0F1dGhvcj48WWVhcj4yMDIwPC9ZZWFyPjxS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78A27560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33C07E10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KZN R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AB10A4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4E4E15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-5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BA4ED3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8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12D3C8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9.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F7725C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7.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8F172B4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  <w:p w14:paraId="51CA1F55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Obese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220E5B5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WHZ </w:t>
            </w:r>
            <w:r>
              <w:rPr>
                <w:rFonts w:cstheme="minorHAnsi"/>
                <w:color w:val="000000" w:themeColor="text1"/>
              </w:rPr>
              <w:t>&gt;</w:t>
            </w:r>
            <w:r w:rsidRPr="00B30E98">
              <w:rPr>
                <w:rFonts w:cstheme="minorHAnsi"/>
                <w:color w:val="000000" w:themeColor="text1"/>
              </w:rPr>
              <w:t>2</w:t>
            </w:r>
          </w:p>
          <w:p w14:paraId="531924D3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6A684D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8.1</w:t>
            </w:r>
          </w:p>
          <w:p w14:paraId="3D435CA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2.0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5C45B0F4" w14:textId="36A7F28A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Drysdale </w:t>
            </w:r>
            <w:r w:rsidRPr="00185767">
              <w:rPr>
                <w:rFonts w:cstheme="minorHAnsi"/>
                <w:i/>
                <w:iCs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21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EcnlzZGFsZTwvQXV0aG9yPjxZZWFyPjIwMjE8L1llYXI+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EcnlzZGFsZTwvQXV0aG9yPjxZZWFyPjIwMjE8L1llYXI+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7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4AF6BBC0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B7DE3EE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KZN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79DE54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F7170A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-5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DFC197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56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B6A309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4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3D5FCF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.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355BAB0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  <w:p w14:paraId="4AE7C58F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892CDB3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2-3</w:t>
            </w:r>
          </w:p>
          <w:p w14:paraId="72EA2231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B2EADA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.8</w:t>
            </w:r>
          </w:p>
          <w:p w14:paraId="68C8E99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.7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7EB6EEDE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Gate </w:t>
            </w:r>
            <w:r w:rsidRPr="00185767">
              <w:rPr>
                <w:rFonts w:cstheme="minorHAnsi"/>
                <w:i/>
                <w:iCs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20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Gate&lt;/Author&gt;&lt;Year&gt;2020&lt;/Year&gt;&lt;RecNum&gt;604&lt;/RecNum&gt;&lt;DisplayText&gt;&lt;style face="superscript"&gt;(62)&lt;/style&gt;&lt;/DisplayText&gt;&lt;record&gt;&lt;rec-number&gt;604&lt;/rec-number&gt;&lt;foreign-keys&gt;&lt;key app="EN" db-id="5taf9e9x6zret1es92rvst5750v95d9rsxre" timestamp="1655461835"&gt;604&lt;/key&gt;&lt;/foreign-keys&gt;&lt;ref-type name="Journal Article"&gt;17&lt;/ref-type&gt;&lt;contributors&gt;&lt;authors&gt;&lt;author&gt;Gate, Kelly R.&lt;/author&gt;&lt;author&gt;Mfeka-Nkabinde, Nompumelelo G.&lt;/author&gt;&lt;author&gt;Naidoo, Kantharuben&lt;/author&gt;&lt;/authors&gt;&lt;/contributors&gt;&lt;titles&gt;&lt;title&gt;An assessment of nutritional status in children of rural, northern KwaZulu-Natal province&lt;/title&gt;&lt;secondary-title&gt;South African Family Practice&lt;/secondary-title&gt;&lt;/titles&gt;&lt;periodical&gt;&lt;full-title&gt;South African Family Practice&lt;/full-title&gt;&lt;/periodical&gt;&lt;volume&gt;62&lt;/volume&gt;&lt;number&gt;1&lt;/number&gt;&lt;dates&gt;&lt;year&gt;2020&lt;/year&gt;&lt;/dates&gt;&lt;isbn&gt;2078-6204&amp;#xD;2078-6190&lt;/isbn&gt;&lt;urls&gt;&lt;/urls&gt;&lt;electronic-resource-num&gt;10.4102/safpj.v62i1.5040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2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516B5101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68D8D63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KZN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F760A9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E815E5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-5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40CB90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723D6D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8.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4F64CB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7E95143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  <w:p w14:paraId="1CDF2FD7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93AFCEF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2-3</w:t>
            </w:r>
          </w:p>
          <w:p w14:paraId="27062EA6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338574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6.0</w:t>
            </w:r>
          </w:p>
          <w:p w14:paraId="1378B80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.9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1939973A" w14:textId="6CB0F07C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Makanjana</w:t>
            </w:r>
            <w:proofErr w:type="spellEnd"/>
            <w:r>
              <w:rPr>
                <w:rFonts w:cstheme="minorHAnsi"/>
                <w:color w:val="000000" w:themeColor="text1"/>
              </w:rPr>
              <w:t xml:space="preserve"> &amp;</w:t>
            </w:r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D344D8">
              <w:rPr>
                <w:rFonts w:ascii="Calibri" w:eastAsia="Calibri" w:hAnsi="Calibri" w:cs="Times New Roman"/>
                <w:lang w:val="en-ZA"/>
              </w:rPr>
              <w:t xml:space="preserve">Naicker </w:t>
            </w:r>
            <w:r w:rsidRPr="00B30E98">
              <w:rPr>
                <w:rFonts w:cstheme="minorHAnsi"/>
                <w:color w:val="000000" w:themeColor="text1"/>
              </w:rPr>
              <w:t>202</w:t>
            </w:r>
            <w:r>
              <w:rPr>
                <w:rFonts w:cstheme="minorHAnsi"/>
                <w:color w:val="000000" w:themeColor="text1"/>
              </w:rPr>
              <w:t>0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Makanjana&lt;/Author&gt;&lt;Year&gt;2020&lt;/Year&gt;&lt;RecNum&gt;595&lt;/RecNum&gt;&lt;DisplayText&gt;&lt;style face="superscript"&gt;(107)&lt;/style&gt;&lt;/DisplayText&gt;&lt;record&gt;&lt;rec-number&gt;595&lt;/rec-number&gt;&lt;foreign-keys&gt;&lt;key app="EN" db-id="5taf9e9x6zret1es92rvst5750v95d9rsxre" timestamp="1655460807"&gt;595&lt;/key&gt;&lt;/foreign-keys&gt;&lt;ref-type name="Journal Article"&gt;17&lt;/ref-type&gt;&lt;contributors&gt;&lt;authors&gt;&lt;author&gt;Makanjana, O.&lt;/author&gt;&lt;author&gt;Naicker, A.&lt;/author&gt;&lt;/authors&gt;&lt;/contributors&gt;&lt;auth-address&gt;Department of Consumer Sciences: Food and Nutrition, Durban University of Technology, 70 Steve Biko Road, Musgrave, Berea 4001, South Africa.&lt;/auth-address&gt;&lt;titles&gt;&lt;title&gt;Nutritional Status of Children 24-60 Months Attending Early Child Development Centres in a Semi-Rural Community in South Africa&lt;/title&gt;&lt;secondary-title&gt;Int J Environ Res Public Health&lt;/secondary-title&gt;&lt;/titles&gt;&lt;periodical&gt;&lt;full-title&gt;Int J Environ Res Public Health&lt;/full-title&gt;&lt;/periodical&gt;&lt;volume&gt;18&lt;/volume&gt;&lt;number&gt;1&lt;/number&gt;&lt;edition&gt;20201231&lt;/edition&gt;&lt;keywords&gt;&lt;keyword&gt;Anthropometry&lt;/keyword&gt;&lt;keyword&gt;Child&lt;/keyword&gt;&lt;keyword&gt;*Child Day Care Centers&lt;/keyword&gt;&lt;keyword&gt;Child, Preschool&lt;/keyword&gt;&lt;keyword&gt;Cross-Sectional Studies&lt;/keyword&gt;&lt;keyword&gt;Diet&lt;/keyword&gt;&lt;keyword&gt;Energy Intake&lt;/keyword&gt;&lt;keyword&gt;Female&lt;/keyword&gt;&lt;keyword&gt;Hemoglobins/analysis&lt;/keyword&gt;&lt;keyword&gt;Humans&lt;/keyword&gt;&lt;keyword&gt;Male&lt;/keyword&gt;&lt;keyword&gt;*Nutritional Status&lt;/keyword&gt;&lt;keyword&gt;*Rural Population&lt;/keyword&gt;&lt;keyword&gt;South Africa/epidemiology&lt;/keyword&gt;&lt;keyword&gt;Surveys and Questionnaires&lt;/keyword&gt;&lt;keyword&gt;Vitamin A/blood&lt;/keyword&gt;&lt;keyword&gt;*Early Childhood Development&lt;/keyword&gt;&lt;keyword&gt;*stunting&lt;/keyword&gt;&lt;/keywords&gt;&lt;dates&gt;&lt;year&gt;2020&lt;/year&gt;&lt;pub-dates&gt;&lt;date&gt;Dec 31&lt;/date&gt;&lt;/pub-dates&gt;&lt;/dates&gt;&lt;isbn&gt;1660-4601 (Electronic)&amp;#xD;1660-4601 (Linking)&lt;/isbn&gt;&lt;accession-num&gt;33396403&lt;/accession-num&gt;&lt;urls&gt;&lt;related-urls&gt;&lt;url&gt;https://www.ncbi.nlm.nih.gov/pubmed/33396403&lt;/url&gt;&lt;/related-urls&gt;&lt;/urls&gt;&lt;custom2&gt;PMC7795561&lt;/custom2&gt;&lt;electronic-resource-num&gt;10.3390/ijerph18010261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8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4DCA966E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D0F7167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WC </w:t>
            </w:r>
            <w:proofErr w:type="gramStart"/>
            <w:r w:rsidRPr="00B30E98">
              <w:rPr>
                <w:rFonts w:cstheme="minorHAnsi"/>
                <w:color w:val="000000" w:themeColor="text1"/>
              </w:rPr>
              <w:t>R,U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47E2E51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7C3D89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F58890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7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28E5EB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0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AD34AC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8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6E94B2E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EF5D9BC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8AED9B7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.3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6E301D9" w14:textId="2AF59A9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Ivers</w:t>
            </w:r>
            <w:r>
              <w:rPr>
                <w:rFonts w:cstheme="minorHAnsi"/>
                <w:color w:val="000000" w:themeColor="text1"/>
              </w:rPr>
              <w:t>e</w:t>
            </w:r>
            <w:r w:rsidRPr="00B30E98">
              <w:rPr>
                <w:rFonts w:cstheme="minorHAnsi"/>
                <w:color w:val="000000" w:themeColor="text1"/>
              </w:rPr>
              <w:t xml:space="preserve">n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1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JdmVyc2VuPC9BdXRob3I+PFllYXI+MjAxMTwvWWVhcj48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JdmVyc2VuPC9BdXRob3I+PFllYXI+MjAxMTwvWWVhcj48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0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9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35F8AC4F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6FF9E76E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KZN, WC, NC, </w:t>
            </w:r>
            <w:proofErr w:type="spellStart"/>
            <w:r w:rsidRPr="00B30E98">
              <w:rPr>
                <w:rFonts w:cstheme="minorHAnsi"/>
                <w:color w:val="000000" w:themeColor="text1"/>
              </w:rPr>
              <w:t>Mphu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R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1304F4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55D913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-6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1979BB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74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03E1EB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3.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A2E0F4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9.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40CEFBB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F55CA14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9361F8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.1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7C647C12" w14:textId="782DD83E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Faber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5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GYWJlcjwvQXV0aG9yPjxZZWFyPjIwMTU8L1llYXI+PFJl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GYWJlcjwvQXV0aG9yPjxZZWFyPjIwMTU8L1llYXI+PFJl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7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3D7696C0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FF73096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C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90FB4D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2-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A98BD5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&lt;1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0A3D53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07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8389F4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F43A5C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13BE9EF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28A4E76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BA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EF1007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9.0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2EACFD1A" w14:textId="1E43E4DA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Budree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</w:t>
            </w:r>
            <w:r>
              <w:rPr>
                <w:rFonts w:cstheme="minorHAnsi"/>
                <w:color w:val="000000" w:themeColor="text1"/>
              </w:rPr>
              <w:t>7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CdWRyZWU8L0F1dGhvcj48WWVhcj4yMDE3PC9ZZWFyPjxS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CdWRyZWU8L0F1dGhvcj48WWVhcj4yMDE3PC9ZZWFyPjxS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8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0EC16A89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9822875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Limpopo 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156C8C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9613D9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28434F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proofErr w:type="gramStart"/>
            <w:r w:rsidRPr="00B30E98">
              <w:rPr>
                <w:rFonts w:cstheme="minorHAnsi"/>
                <w:color w:val="000000" w:themeColor="text1"/>
              </w:rPr>
              <w:t>349;</w:t>
            </w:r>
            <w:proofErr w:type="gramEnd"/>
          </w:p>
          <w:p w14:paraId="24F0347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36M,186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E1A233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8.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BC6896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A919DF0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F64ED82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DF86E9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.9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EB772F1" w14:textId="32DFBBE4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Motadi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</w:t>
            </w:r>
            <w:r>
              <w:rPr>
                <w:rFonts w:cstheme="minorHAnsi"/>
                <w:color w:val="000000" w:themeColor="text1"/>
              </w:rPr>
              <w:t>9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Motadi&lt;/Author&gt;&lt;Year&gt;2019&lt;/Year&gt;&lt;RecNum&gt;275&lt;/RecNum&gt;&lt;DisplayText&gt;&lt;style face="superscript"&gt;(39)&lt;/style&gt;&lt;/DisplayText&gt;&lt;record&gt;&lt;rec-number&gt;275&lt;/rec-number&gt;&lt;foreign-keys&gt;&lt;key app="EN" db-id="5taf9e9x6zret1es92rvst5750v95d9rsxre" timestamp="1584706283"&gt;275&lt;/key&gt;&lt;/foreign-keys&gt;&lt;ref-type name="Journal Article"&gt;17&lt;/ref-type&gt;&lt;contributors&gt;&lt;authors&gt;&lt;author&gt;Motadi, S.A.&lt;/author&gt;&lt;author&gt;Malise, T.&lt;/author&gt;&lt;author&gt;Mushaphi, L.F.&lt;/author&gt;&lt;/authors&gt;&lt;/contributors&gt;&lt;titles&gt;&lt;title&gt;Breastfeeding knowledge and practices among mothers of children younger than 2 years from a rural area in the Limpopo province, South Africa&lt;/title&gt;&lt;secondary-title&gt;South African Journal of Child Health&lt;/secondary-title&gt;&lt;/titles&gt;&lt;periodical&gt;&lt;full-title&gt;South African Journal of Child Health&lt;/full-title&gt;&lt;/periodical&gt;&lt;pages&gt;115-119&lt;/pages&gt;&lt;volume&gt;13&lt;/volume&gt;&lt;number&gt;3&lt;/number&gt;&lt;dates&gt;&lt;year&gt;2019&lt;/year&gt;&lt;/dates&gt;&lt;isbn&gt;1994-3032&lt;/isbn&gt;&lt;urls&gt;&lt;related-urls&gt;&lt;url&gt;https://journals.co.za/content/journal/10520/EJC-18aae8338b&lt;/url&gt;&lt;/related-urls&gt;&lt;/urls&gt;&lt;electronic-resource-num&gt;doi:http://dx.doi.org/10.7196/SAJCH.2019.v13i3.1570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41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02830F39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D20BB4C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Limpopo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BBE2EE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A1AE52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4D7008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73D488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5.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514A0C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9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3682F62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  <w:p w14:paraId="3EEE94A6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1C97A2C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2-3</w:t>
            </w:r>
          </w:p>
          <w:p w14:paraId="0960C9F9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130FCB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8.2</w:t>
            </w:r>
          </w:p>
          <w:p w14:paraId="2F5BFF9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.7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77689758" w14:textId="1A0D12FA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20027C">
              <w:rPr>
                <w:rFonts w:cstheme="minorHAnsi"/>
                <w:color w:val="000000"/>
              </w:rPr>
              <w:t>Modjadji &amp; Madiba</w:t>
            </w:r>
            <w:r w:rsidRPr="00185767">
              <w:rPr>
                <w:rFonts w:cstheme="minorHAnsi"/>
                <w:i/>
                <w:iCs/>
                <w:color w:val="000000" w:themeColor="text1"/>
              </w:rPr>
              <w:t>,</w:t>
            </w:r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>
              <w:rPr>
                <w:rFonts w:cstheme="minorHAnsi"/>
                <w:color w:val="000000" w:themeColor="text1"/>
              </w:rPr>
              <w:t>2019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Nb2RqYWRqaTwvQXV0aG9yPjxZZWFyPjIwMTk8L1llYXI+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Nb2RqYWRqaTwvQXV0aG9yPjxZZWFyPjIwMTk8L1llYXI+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4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3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24821D58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8EBA1BF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WP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2A9046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3-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91A3F61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.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EFE37E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proofErr w:type="gramStart"/>
            <w:r w:rsidRPr="00B30E98">
              <w:rPr>
                <w:rFonts w:cstheme="minorHAnsi"/>
                <w:color w:val="000000" w:themeColor="text1"/>
              </w:rPr>
              <w:t>750;</w:t>
            </w:r>
            <w:proofErr w:type="gramEnd"/>
          </w:p>
          <w:p w14:paraId="29B40E6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87M,363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B98A18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6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97A001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862BEAF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F3A263B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BAZ 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4D95311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0.1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0547E67" w14:textId="474DF82E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Matsungo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i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17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NYXRzdW5nbzwvQXV0aG9yPjxZZWFyPjIwMTc8L1llYXI+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NYXRzdW5nbzwvQXV0aG9yPjxZZWFyPjIwMTc8L1llYXI+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30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6DB05CE7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EAC9056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WP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D2A052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013FE0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A047AF3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7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8EDAF8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9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17342B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3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DD3C970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0E3AECB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9B58B2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54A8E043" w14:textId="75B1BB4B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20027C">
              <w:rPr>
                <w:rFonts w:cstheme="minorHAnsi"/>
                <w:color w:val="000000"/>
              </w:rPr>
              <w:t>Modjadji &amp; Madiba</w:t>
            </w:r>
            <w:r>
              <w:rPr>
                <w:rFonts w:cstheme="minorHAnsi"/>
                <w:color w:val="000000"/>
              </w:rPr>
              <w:t>,</w:t>
            </w:r>
            <w:r w:rsidRPr="00B30E98">
              <w:rPr>
                <w:rFonts w:cstheme="minorHAnsi"/>
                <w:color w:val="000000" w:themeColor="text1"/>
                <w:lang w:val="en-US"/>
              </w:rPr>
              <w:t xml:space="preserve"> 20</w:t>
            </w:r>
            <w:r>
              <w:rPr>
                <w:rFonts w:cstheme="minorHAnsi"/>
                <w:color w:val="000000" w:themeColor="text1"/>
                <w:lang w:val="en-US"/>
              </w:rPr>
              <w:t>19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>
                <w:fldData xml:space="preserve">PEVuZE5vdGU+PENpdGU+PEF1dGhvcj5Nb2RqYWRqaTwvQXV0aG9yPjxZZWFyPjIwMTk8L1llYXI+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</w:fldData>
              </w:fldChar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>
                <w:fldData xml:space="preserve">PEVuZE5vdGU+PENpdGU+PEF1dGhvcj5Nb2RqYWRqaTwvQXV0aG9yPjxZZWFyPjIwMTk8L1llYXI+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</w:fldData>
              </w:fldChar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  <w:lang w:val="en-US"/>
              </w:rPr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  <w:r>
              <w:rPr>
                <w:rFonts w:cstheme="minorHAnsi"/>
                <w:color w:val="000000" w:themeColor="text1"/>
                <w:lang w:val="en-US"/>
              </w:rPr>
            </w:r>
            <w:r>
              <w:rPr>
                <w:rFonts w:cstheme="minorHAnsi"/>
                <w:color w:val="000000" w:themeColor="text1"/>
                <w:lang w:val="en-US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(7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6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)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</w:p>
        </w:tc>
      </w:tr>
      <w:tr w:rsidR="00E22FD5" w:rsidRPr="0004038D" w14:paraId="763CFA1D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1E8FFB5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Gauteng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2A68AE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A2BE369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0C01A0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54; 633M,621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4B331B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5.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9873C0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415DC3D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5AEDCE3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05CCA4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4.0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2C9E402" w14:textId="30DCE638" w:rsidR="00E22FD5" w:rsidRPr="0004038D" w:rsidRDefault="00E22FD5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Madiba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9</w:t>
            </w:r>
            <w:r>
              <w:rPr>
                <w:rFonts w:cstheme="minorHAnsi"/>
              </w:rPr>
              <w:fldChar w:fldCharType="begin">
                <w:fldData xml:space="preserve">PEVuZE5vdGU+PENpdGU+PEF1dGhvcj5NYWRpYmE8L0F1dGhvcj48WWVhcj4yMDE5PC9ZZWFyPjxS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NYWRpYmE8L0F1dGhvcj48WWVhcj4yMDE5PC9ZZWFyPjxS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vertAlign w:val="superscript"/>
              </w:rPr>
              <w:t>2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B30E98" w14:paraId="0A51978D" w14:textId="77777777" w:rsidTr="001C624B"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541F20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Gauteng U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3ADA60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D8873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-1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C829D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FAD7C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55.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35CF7B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41.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656CC4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  <w:p w14:paraId="570A4ED4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lastRenderedPageBreak/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7EFAA0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lastRenderedPageBreak/>
              <w:t>WHZ 2-3</w:t>
            </w:r>
          </w:p>
          <w:p w14:paraId="3F619D46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lastRenderedPageBreak/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DB556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lastRenderedPageBreak/>
              <w:t>8.0</w:t>
            </w:r>
          </w:p>
          <w:p w14:paraId="5F683B7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lastRenderedPageBreak/>
              <w:t>20.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BF19E7" w14:textId="160E7B96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20027C">
              <w:rPr>
                <w:rFonts w:cstheme="minorHAnsi"/>
                <w:color w:val="000000" w:themeColor="text1"/>
              </w:rPr>
              <w:lastRenderedPageBreak/>
              <w:t>Modjadji &amp; Pitso</w:t>
            </w:r>
            <w:r>
              <w:rPr>
                <w:rFonts w:cstheme="minorHAnsi"/>
                <w:color w:val="000000" w:themeColor="text1"/>
              </w:rPr>
              <w:t>,</w:t>
            </w:r>
            <w:r w:rsidRPr="00B30E98">
              <w:rPr>
                <w:rFonts w:cstheme="minorHAnsi"/>
                <w:color w:val="000000" w:themeColor="text1"/>
              </w:rPr>
              <w:t xml:space="preserve"> 2021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Modjadji&lt;/Author&gt;&lt;Year&gt;2021&lt;/Year&gt;&lt;RecNum&gt;598&lt;/RecNum&gt;&lt;DisplayText&gt;&lt;style face="superscript"&gt;(109)&lt;/style&gt;&lt;/DisplayText&gt;&lt;record&gt;&lt;rec-number&gt;598&lt;/rec-number&gt;&lt;foreign-keys&gt;&lt;key app="EN" db-id="5taf9e9x6zret1es92rvst5750v95d9rsxre" timestamp="1655461188"&gt;598&lt;/key&gt;&lt;/foreign-keys&gt;&lt;ref-type name="Journal Article"&gt;17&lt;/ref-type&gt;&lt;contributors&gt;&lt;authors&gt;&lt;author&gt;Modjadji, P.&lt;/author&gt;&lt;author&gt;Pitso, M.&lt;/author&gt;&lt;/authors&gt;&lt;/contributors&gt;&lt;auth-address&gt;School of Health Care Sciences, Department of Public Health, Sefako Makgatho Health Sciences University, 1 Molotlegi Street, Ga-Rankuwa, Pretoria 0208, South Africa.&lt;/auth-address&gt;&lt;titles&gt;&lt;title&gt;Maternal Tobacco and Alcohol Use in Relation to Child Malnutrition in Gauteng, South Africa: A Retrospective Analysis&lt;/title&gt;&lt;secondary-title&gt;Children (Basel)&lt;/secondary-title&gt;&lt;/titles&gt;&lt;periodical&gt;&lt;full-title&gt;Children (Basel)&lt;/full-title&gt;&lt;/periodical&gt;&lt;volume&gt;8&lt;/volume&gt;&lt;number&gt;2&lt;/number&gt;&lt;edition&gt;20210211&lt;/edition&gt;&lt;keywords&gt;&lt;keyword&gt;South Africa&lt;/keyword&gt;&lt;keyword&gt;children&lt;/keyword&gt;&lt;keyword&gt;malnutrition&lt;/keyword&gt;&lt;keyword&gt;mothers&lt;/keyword&gt;&lt;keyword&gt;tobacco and alcohol use&lt;/keyword&gt;&lt;keyword&gt;township setting&lt;/keyword&gt;&lt;/keywords&gt;&lt;dates&gt;&lt;year&gt;2021&lt;/year&gt;&lt;pub-dates&gt;&lt;date&gt;Feb 11&lt;/date&gt;&lt;/pub-dates&gt;&lt;/dates&gt;&lt;isbn&gt;2227-9067 (Print)&amp;#xD;2227-9067 (Linking)&lt;/isbn&gt;&lt;accession-num&gt;33670265&lt;/accession-num&gt;&lt;urls&gt;&lt;related-urls&gt;&lt;url&gt;https://www.ncbi.nlm.nih.gov/pubmed/33670265&lt;/url&gt;&lt;/related-urls&gt;&lt;/urls&gt;&lt;custom2&gt;PMC7918556&lt;/custom2&gt;&lt;electronic-resource-num&gt;10.3390/children8020133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10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1C624B" w:rsidRPr="00B30E98" w14:paraId="01C21F94" w14:textId="77777777" w:rsidTr="001C624B">
        <w:tc>
          <w:tcPr>
            <w:tcW w:w="27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02A95C" w14:textId="2A49249E" w:rsidR="001C624B" w:rsidRPr="00B30E98" w:rsidRDefault="001C624B" w:rsidP="001C624B">
            <w:pPr>
              <w:rPr>
                <w:rFonts w:cstheme="minorHAnsi"/>
                <w:color w:val="000000" w:themeColor="text1"/>
              </w:rPr>
            </w:pPr>
            <w:r w:rsidRPr="0004038D">
              <w:rPr>
                <w:rFonts w:cstheme="minorHAnsi"/>
                <w:b/>
                <w:iCs/>
              </w:rPr>
              <w:t xml:space="preserve">Table </w:t>
            </w:r>
            <w:r>
              <w:rPr>
                <w:rFonts w:cstheme="minorHAnsi"/>
                <w:b/>
                <w:iCs/>
              </w:rPr>
              <w:t>S1</w:t>
            </w:r>
            <w:r w:rsidRPr="0004038D">
              <w:rPr>
                <w:rFonts w:cstheme="minorHAnsi"/>
                <w:b/>
                <w:iCs/>
              </w:rPr>
              <w:t>.</w:t>
            </w:r>
            <w:r>
              <w:rPr>
                <w:rFonts w:cstheme="minorHAnsi"/>
                <w:b/>
                <w:iCs/>
              </w:rPr>
              <w:t xml:space="preserve"> continuing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27F77A" w14:textId="77777777" w:rsidR="001C624B" w:rsidRPr="00B30E98" w:rsidRDefault="001C624B" w:rsidP="001C624B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4DE0FC" w14:textId="77777777" w:rsidR="001C624B" w:rsidRPr="00B30E98" w:rsidRDefault="001C624B" w:rsidP="001C624B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BCD8F9" w14:textId="77777777" w:rsidR="001C624B" w:rsidRPr="00B30E98" w:rsidRDefault="001C624B" w:rsidP="001C624B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DC8F7E" w14:textId="77777777" w:rsidR="001C624B" w:rsidRPr="00B30E98" w:rsidRDefault="001C624B" w:rsidP="001C624B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798FBD" w14:textId="77777777" w:rsidR="001C624B" w:rsidRPr="00B30E98" w:rsidRDefault="001C624B" w:rsidP="001C624B">
            <w:pPr>
              <w:rPr>
                <w:rFonts w:cstheme="minorHAnsi"/>
                <w:color w:val="000000" w:themeColor="text1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8C43FD" w14:textId="77777777" w:rsidR="001C624B" w:rsidRPr="00B30E98" w:rsidRDefault="001C624B" w:rsidP="001C624B">
            <w:pPr>
              <w:rPr>
                <w:rFonts w:cstheme="minorHAnsi"/>
                <w:color w:val="000000" w:themeColor="text1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192456" w14:textId="77777777" w:rsidR="001C624B" w:rsidRPr="00B30E98" w:rsidRDefault="001C624B" w:rsidP="001C624B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93F8F2" w14:textId="77777777" w:rsidR="001C624B" w:rsidRPr="0020027C" w:rsidRDefault="001C624B" w:rsidP="001C624B">
            <w:pPr>
              <w:jc w:val="both"/>
              <w:rPr>
                <w:rFonts w:cstheme="minorHAnsi"/>
                <w:color w:val="000000" w:themeColor="text1"/>
              </w:rPr>
            </w:pPr>
          </w:p>
        </w:tc>
      </w:tr>
      <w:tr w:rsidR="00E22FD5" w:rsidRPr="00B30E98" w14:paraId="38F77853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2FAD86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Gauteng U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20DB7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9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8FA8A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-5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464C29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0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E4A8E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303786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CF03D2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  <w:p w14:paraId="2AD25799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7746EC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 2-3</w:t>
            </w:r>
          </w:p>
          <w:p w14:paraId="14E8AA5F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3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CDCC1C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.9</w:t>
            </w:r>
          </w:p>
          <w:p w14:paraId="7C038D4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.0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505C73" w14:textId="223BC6EB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proofErr w:type="spellStart"/>
            <w:r w:rsidRPr="00B30E98">
              <w:rPr>
                <w:rFonts w:cstheme="minorHAnsi"/>
                <w:color w:val="000000" w:themeColor="text1"/>
              </w:rPr>
              <w:t>Soepnel</w:t>
            </w:r>
            <w:proofErr w:type="spellEnd"/>
            <w:r w:rsidRPr="00B30E98">
              <w:rPr>
                <w:rFonts w:cstheme="minorHAnsi"/>
                <w:color w:val="000000" w:themeColor="text1"/>
              </w:rPr>
              <w:t xml:space="preserve"> </w:t>
            </w:r>
            <w:r w:rsidRPr="00185767">
              <w:rPr>
                <w:rFonts w:cstheme="minorHAnsi"/>
                <w:i/>
                <w:iCs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21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Tb2VwbmVsPC9BdXRob3I+PFllYXI+MjAyMTwvWWVhcj48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Tb2VwbmVsPC9BdXRob3I+PFllYXI+MjAyMTwvWWVhcj48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1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1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38B01634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8CFEC1C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C 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BA1AD7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4895A8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6 week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46360E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73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38A93F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3.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65ADD64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3.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6EC38CC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F4B9A23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2651B1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.0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BCDFEAD" w14:textId="1216C9E8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 xml:space="preserve">Le Roux </w:t>
            </w:r>
            <w:r w:rsidRPr="00185767">
              <w:rPr>
                <w:rFonts w:cstheme="minorHAnsi"/>
                <w:i/>
                <w:iCs/>
                <w:color w:val="000000" w:themeColor="text1"/>
              </w:rPr>
              <w:t>et al.,</w:t>
            </w:r>
            <w:r w:rsidRPr="00B30E98">
              <w:rPr>
                <w:rFonts w:cstheme="minorHAnsi"/>
                <w:color w:val="000000" w:themeColor="text1"/>
              </w:rPr>
              <w:t xml:space="preserve"> 2020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le Roux&lt;/Author&gt;&lt;Year&gt;2020&lt;/Year&gt;&lt;RecNum&gt;600&lt;/RecNum&gt;&lt;DisplayText&gt;&lt;style face="superscript"&gt;(65)&lt;/style&gt;&lt;/DisplayText&gt;&lt;record&gt;&lt;rec-number&gt;600&lt;/rec-number&gt;&lt;foreign-keys&gt;&lt;key app="EN" db-id="5taf9e9x6zret1es92rvst5750v95d9rsxre" timestamp="1655461420"&gt;600&lt;/key&gt;&lt;/foreign-keys&gt;&lt;ref-type name="Journal Article"&gt;17&lt;/ref-type&gt;&lt;contributors&gt;&lt;authors&gt;&lt;author&gt;le Roux, M.&lt;/author&gt;&lt;author&gt;Nel, M.&lt;/author&gt;&lt;author&gt;Walsh, C.&lt;/author&gt;&lt;/authors&gt;&lt;/contributors&gt;&lt;auth-address&gt;Department of Nutrition and Dietetics, University of the Free State, Bloemfontein, South Africa.&amp;#xD;Department of Biostatistics, University of the Free State, Bloemfontein, South Africa.&lt;/auth-address&gt;&lt;titles&gt;&lt;title&gt;Determinants of Stunting at 6 Weeks in the Northern Cape Province, South Africa&lt;/title&gt;&lt;secondary-title&gt;Front Public Health&lt;/secondary-title&gt;&lt;/titles&gt;&lt;periodical&gt;&lt;full-title&gt;Front Public Health&lt;/full-title&gt;&lt;/periodical&gt;&lt;pages&gt;166&lt;/pages&gt;&lt;volume&gt;8&lt;/volume&gt;&lt;edition&gt;20200605&lt;/edition&gt;&lt;keywords&gt;&lt;keyword&gt;Adult&lt;/keyword&gt;&lt;keyword&gt;Body Weight&lt;/keyword&gt;&lt;keyword&gt;Cross-Sectional Studies&lt;/keyword&gt;&lt;keyword&gt;Female&lt;/keyword&gt;&lt;keyword&gt;*Growth Disorders/epidemiology&lt;/keyword&gt;&lt;keyword&gt;Humans&lt;/keyword&gt;&lt;keyword&gt;Infant&lt;/keyword&gt;&lt;keyword&gt;Male&lt;/keyword&gt;&lt;keyword&gt;*Nutritional Status&lt;/keyword&gt;&lt;keyword&gt;Pregnancy&lt;/keyword&gt;&lt;keyword&gt;South Africa/epidemiology&lt;/keyword&gt;&lt;keyword&gt;Young Adult&lt;/keyword&gt;&lt;keyword&gt;*South Africa&lt;/keyword&gt;&lt;keyword&gt;*double-burden&lt;/keyword&gt;&lt;keyword&gt;*growth&lt;/keyword&gt;&lt;keyword&gt;*malnutrition&lt;/keyword&gt;&lt;keyword&gt;*stunting&lt;/keyword&gt;&lt;/keywords&gt;&lt;dates&gt;&lt;year&gt;2020&lt;/year&gt;&lt;/dates&gt;&lt;isbn&gt;2296-2565 (Print)&amp;#xD;2296-2565 (Linking)&lt;/isbn&gt;&lt;accession-num&gt;32582600&lt;/accession-num&gt;&lt;urls&gt;&lt;related-urls&gt;&lt;url&gt;https://www.ncbi.nlm.nih.gov/pubmed/32582600&lt;/url&gt;&lt;/related-urls&gt;&lt;/urls&gt;&lt;custom2&gt;PMC7289919&lt;/custom2&gt;&lt;electronic-resource-num&gt;10.3389/fpubh.2020.00166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</w:rPr>
              <w:t>9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213A02D2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56509D2F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ational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DAAFB2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1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372C4CA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-5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4F45252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416; 721M,695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C0704E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7.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4550318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5.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C646106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1EAEA96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C365A4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3.3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C3325B3" w14:textId="77777777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proofErr w:type="spellStart"/>
            <w:r w:rsidRPr="0010065E">
              <w:rPr>
                <w:rFonts w:cstheme="minorHAnsi"/>
                <w:color w:val="000000" w:themeColor="text1"/>
              </w:rPr>
              <w:t>NDoH</w:t>
            </w:r>
            <w:proofErr w:type="spellEnd"/>
            <w:r w:rsidRPr="0010065E">
              <w:rPr>
                <w:rFonts w:cstheme="minorHAnsi"/>
                <w:color w:val="000000" w:themeColor="text1"/>
              </w:rPr>
              <w:t xml:space="preserve">, </w:t>
            </w:r>
            <w:proofErr w:type="spellStart"/>
            <w:r w:rsidRPr="0010065E">
              <w:rPr>
                <w:rFonts w:cstheme="minorHAnsi"/>
                <w:color w:val="000000" w:themeColor="text1"/>
              </w:rPr>
              <w:t>StatsSA</w:t>
            </w:r>
            <w:proofErr w:type="spellEnd"/>
            <w:r w:rsidRPr="0010065E">
              <w:rPr>
                <w:rFonts w:cstheme="minorHAnsi"/>
                <w:color w:val="000000" w:themeColor="text1"/>
              </w:rPr>
              <w:t xml:space="preserve"> &amp; ICF, 2019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Department of Health&lt;/Author&gt;&lt;Year&gt;2019&lt;/Year&gt;&lt;RecNum&gt;319&lt;/RecNum&gt;&lt;DisplayText&gt;&lt;style face="superscript"&gt;(5)&lt;/style&gt;&lt;/DisplayText&gt;&lt;record&gt;&lt;rec-number&gt;319&lt;/rec-number&gt;&lt;foreign-keys&gt;&lt;key app="EN" db-id="5taf9e9x6zret1es92rvst5750v95d9rsxre" timestamp="1586980066"&gt;319&lt;/key&gt;&lt;/foreign-keys&gt;&lt;ref-type name="Report"&gt;27&lt;/ref-type&gt;&lt;contributors&gt;&lt;authors&gt;&lt;author&gt;Department of Health,,&lt;/author&gt;&lt;author&gt;Statistics South Africa,,&lt;/author&gt;&lt;author&gt;South African Medical Research Council,,&lt;/author&gt;&lt;author&gt;ICF,,&lt;/author&gt;&lt;/authors&gt;&lt;tertiary-authors&gt;&lt;author&gt;National Department of Health&lt;/author&gt;&lt;/tertiary-authors&gt;&lt;/contributors&gt;&lt;titles&gt;&lt;title&gt;South Afrian Demographic and Health Survey 2016&lt;/title&gt;&lt;/titles&gt;&lt;dates&gt;&lt;year&gt;2019&lt;/year&gt;&lt;/dates&gt;&lt;pub-location&gt;Pretoria, South Africa and Rockville, USA&lt;/pub-location&gt;&lt;publisher&gt;National Department of Health&lt;/publisher&gt;&lt;urls&gt;&lt;/urls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DF06ED">
              <w:rPr>
                <w:rFonts w:cstheme="minorHAnsi"/>
                <w:noProof/>
                <w:color w:val="000000" w:themeColor="text1"/>
                <w:vertAlign w:val="superscript"/>
              </w:rPr>
              <w:t>(5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E22FD5" w:rsidRPr="00B30E98" w14:paraId="0A347FD4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498AEE02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National SA-NID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1D993A5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20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30227BD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0.5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4BB4ECF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325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0CB2A2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1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D1DC50E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5.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A1D9995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C99A765" w14:textId="77777777" w:rsidR="00E22FD5" w:rsidRPr="00B30E98" w:rsidRDefault="00E22FD5" w:rsidP="002732D4">
            <w:pPr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WH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B30E98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DB7A55C" w14:textId="77777777" w:rsidR="00E22FD5" w:rsidRPr="00B30E98" w:rsidRDefault="00E22FD5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</w:rPr>
              <w:t>14.5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94F81D4" w14:textId="3B73E99A" w:rsidR="00E22FD5" w:rsidRPr="00B30E98" w:rsidRDefault="00E22FD5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B30E98">
              <w:rPr>
                <w:rFonts w:cstheme="minorHAnsi"/>
                <w:color w:val="000000" w:themeColor="text1"/>
                <w:lang w:val="en-US"/>
              </w:rPr>
              <w:t xml:space="preserve">Sartorius </w:t>
            </w:r>
            <w:r w:rsidRPr="00185767">
              <w:rPr>
                <w:rFonts w:cstheme="minorHAnsi"/>
                <w:i/>
                <w:iCs/>
                <w:color w:val="000000" w:themeColor="text1"/>
                <w:lang w:val="en-US"/>
              </w:rPr>
              <w:t>et al</w:t>
            </w:r>
            <w:r w:rsidRPr="00B30E98">
              <w:rPr>
                <w:rFonts w:cstheme="minorHAnsi"/>
                <w:color w:val="000000" w:themeColor="text1"/>
                <w:lang w:val="en-US"/>
              </w:rPr>
              <w:t>., 2020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>
                <w:fldData xml:space="preserve">PEVuZE5vdGU+PENpdGU+PEF1dGhvcj5TYXJ0b3JpdXM8L0F1dGhvcj48WWVhcj4yMDIwPC9ZZWFy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</w:fldData>
              </w:fldChar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>
                <w:fldData xml:space="preserve">PEVuZE5vdGU+PENpdGU+PEF1dGhvcj5TYXJ0b3JpdXM8L0F1dGhvcj48WWVhcj4yMDIwPC9ZZWFy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</w:fldData>
              </w:fldChar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  <w:lang w:val="en-US"/>
              </w:rPr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  <w:r>
              <w:rPr>
                <w:rFonts w:cstheme="minorHAnsi"/>
                <w:color w:val="000000" w:themeColor="text1"/>
                <w:lang w:val="en-US"/>
              </w:rPr>
            </w:r>
            <w:r>
              <w:rPr>
                <w:rFonts w:cstheme="minorHAnsi"/>
                <w:color w:val="000000" w:themeColor="text1"/>
                <w:lang w:val="en-US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(</w:t>
            </w:r>
            <w:r w:rsidR="00305C03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70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)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</w:p>
        </w:tc>
      </w:tr>
      <w:tr w:rsidR="00E22FD5" w:rsidRPr="0004038D" w14:paraId="79A72D7C" w14:textId="77777777" w:rsidTr="001C624B"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18AB61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Gauteng RU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73670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4459A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0-5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2F200C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7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ED4CCB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1.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A7D8D2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35B84B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40EC0471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732BCF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2</w:t>
            </w:r>
            <w:r>
              <w:rPr>
                <w:rFonts w:cstheme="minorHAnsi"/>
              </w:rPr>
              <w:t>-3</w:t>
            </w:r>
          </w:p>
          <w:p w14:paraId="126465FD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A960D2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3</w:t>
            </w:r>
          </w:p>
          <w:p w14:paraId="6CF41DD2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28F0B4" w14:textId="642ADDAA" w:rsidR="00E22FD5" w:rsidRPr="0004038D" w:rsidRDefault="00E22FD5" w:rsidP="002732D4">
            <w:pPr>
              <w:jc w:val="both"/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Senekal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9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TZW5la2FsPC9BdXRob3I+PFllYXI+MjAxOTwvWWVhcj48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TZW5la2FsPC9BdXRob3I+PFllYXI+MjAxOTwvWWVhcj48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4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2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3CC7E513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88F73E" w14:textId="77777777" w:rsidR="00E22FD5" w:rsidRPr="0004038D" w:rsidRDefault="00E22FD5" w:rsidP="002732D4">
            <w:pPr>
              <w:rPr>
                <w:rFonts w:cstheme="minorHAnsi"/>
                <w:b/>
              </w:rPr>
            </w:pPr>
          </w:p>
        </w:tc>
        <w:tc>
          <w:tcPr>
            <w:tcW w:w="21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81CF7B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1008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015FE0" w14:textId="77777777" w:rsidR="00E22FD5" w:rsidRPr="0004038D" w:rsidRDefault="00E22FD5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Reference: NCHS/WHO 2006 HAZ &lt;-2; International Obesity Task Force (IOTF) cut-points</w:t>
            </w:r>
          </w:p>
        </w:tc>
      </w:tr>
      <w:tr w:rsidR="00E22FD5" w:rsidRPr="0004038D" w14:paraId="150C3AF5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ABD56E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U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27BA6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8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26A1F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-5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1F4796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770;</w:t>
            </w:r>
            <w:proofErr w:type="gramEnd"/>
          </w:p>
          <w:p w14:paraId="5509FF56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44M,426F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9568C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3.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E1484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8, 6.8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9F79D4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119B46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7E9D6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7.6, 23.9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6A45FF" w14:textId="0F4E723E" w:rsidR="00E22FD5" w:rsidRPr="0004038D" w:rsidRDefault="00E22FD5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Jinabhai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05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Jinabhai&lt;/Author&gt;&lt;Year&gt;2005&lt;/Year&gt;&lt;RecNum&gt;375&lt;/RecNum&gt;&lt;DisplayText&gt;&lt;style face="superscript"&gt;(67)&lt;/style&gt;&lt;/DisplayText&gt;&lt;record&gt;&lt;rec-number&gt;375&lt;/rec-number&gt;&lt;foreign-keys&gt;&lt;key app="EN" db-id="5taf9e9x6zret1es92rvst5750v95d9rsxre" timestamp="1592400308"&gt;375&lt;/key&gt;&lt;/foreign-keys&gt;&lt;ref-type name="Journal Article"&gt;17&lt;/ref-type&gt;&lt;contributors&gt;&lt;authors&gt;&lt;author&gt;Jinabhai, C. C.&lt;/author&gt;&lt;author&gt;Taylor, M.&lt;/author&gt;&lt;author&gt;Sullivan, K. R.&lt;/author&gt;&lt;/authors&gt;&lt;/contributors&gt;&lt;auth-address&gt;Department of Community Health, Nelson R. Mandela School of Medicine, University of Natal, Durban, South Africa.&lt;/auth-address&gt;&lt;titles&gt;&lt;title&gt;Changing patterns of under- and over-nutrition in South African children-future risks of non-communicable diseases&lt;/title&gt;&lt;secondary-title&gt;Ann Trop Paediatr&lt;/secondary-title&gt;&lt;/titles&gt;&lt;periodical&gt;&lt;full-title&gt;Ann Trop Paediatr&lt;/full-title&gt;&lt;/periodical&gt;&lt;pages&gt;3-15&lt;/pages&gt;&lt;volume&gt;25&lt;/volume&gt;&lt;number&gt;1&lt;/number&gt;&lt;keywords&gt;&lt;keyword&gt;Age Distribution&lt;/keyword&gt;&lt;keyword&gt;Child&lt;/keyword&gt;&lt;keyword&gt;Child Nutrition Disorders/*epidemiology&lt;/keyword&gt;&lt;keyword&gt;Child, Preschool&lt;/keyword&gt;&lt;keyword&gt;Chronic Disease&lt;/keyword&gt;&lt;keyword&gt;Cross-Sectional Studies&lt;/keyword&gt;&lt;keyword&gt;Female&lt;/keyword&gt;&lt;keyword&gt;Growth Disorders/*epidemiology&lt;/keyword&gt;&lt;keyword&gt;Humans&lt;/keyword&gt;&lt;keyword&gt;Male&lt;/keyword&gt;&lt;keyword&gt;Obesity/*epidemiology&lt;/keyword&gt;&lt;keyword&gt;Population Surveillance/methods&lt;/keyword&gt;&lt;keyword&gt;Prevalence&lt;/keyword&gt;&lt;keyword&gt;Retrospective Studies&lt;/keyword&gt;&lt;keyword&gt;Risk Factors&lt;/keyword&gt;&lt;keyword&gt;Rural Health&lt;/keyword&gt;&lt;keyword&gt;Sex Distribution&lt;/keyword&gt;&lt;keyword&gt;South Africa/epidemiology&lt;/keyword&gt;&lt;/keywords&gt;&lt;dates&gt;&lt;year&gt;2005&lt;/year&gt;&lt;pub-dates&gt;&lt;date&gt;Mar&lt;/date&gt;&lt;/pub-dates&gt;&lt;/dates&gt;&lt;isbn&gt;0272-4936 (Print)&amp;#xD;0272-4936 (Linking)&lt;/isbn&gt;&lt;accession-num&gt;15814043&lt;/accession-num&gt;&lt;urls&gt;&lt;related-urls&gt;&lt;url&gt;https://www.ncbi.nlm.nih.gov/pubmed/15814043&lt;/url&gt;&lt;/related-urls&gt;&lt;/urls&gt;&lt;electronic-resource-num&gt;10.1179/146532805X23290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305C03">
              <w:rPr>
                <w:rFonts w:cstheme="minorHAnsi"/>
                <w:noProof/>
                <w:vertAlign w:val="superscript"/>
              </w:rPr>
              <w:t>71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04038D" w14:paraId="039CD2C1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13E76A3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U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45A1672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F1BD4F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9C6522F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770;</w:t>
            </w:r>
            <w:proofErr w:type="gramEnd"/>
          </w:p>
          <w:p w14:paraId="284BCD56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44M,426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F11242B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FA59436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E33A892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ED6B16C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D61418B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9, 12.4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271C4C03" w14:textId="1B31F9E3" w:rsidR="00E22FD5" w:rsidRPr="0004038D" w:rsidRDefault="00E22FD5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Jinabhai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05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Jinabhai&lt;/Author&gt;&lt;Year&gt;2005&lt;/Year&gt;&lt;RecNum&gt;375&lt;/RecNum&gt;&lt;DisplayText&gt;&lt;style face="superscript"&gt;(67)&lt;/style&gt;&lt;/DisplayText&gt;&lt;record&gt;&lt;rec-number&gt;375&lt;/rec-number&gt;&lt;foreign-keys&gt;&lt;key app="EN" db-id="5taf9e9x6zret1es92rvst5750v95d9rsxre" timestamp="1592400308"&gt;375&lt;/key&gt;&lt;/foreign-keys&gt;&lt;ref-type name="Journal Article"&gt;17&lt;/ref-type&gt;&lt;contributors&gt;&lt;authors&gt;&lt;author&gt;Jinabhai, C. C.&lt;/author&gt;&lt;author&gt;Taylor, M.&lt;/author&gt;&lt;author&gt;Sullivan, K. R.&lt;/author&gt;&lt;/authors&gt;&lt;/contributors&gt;&lt;auth-address&gt;Department of Community Health, Nelson R. Mandela School of Medicine, University of Natal, Durban, South Africa.&lt;/auth-address&gt;&lt;titles&gt;&lt;title&gt;Changing patterns of under- and over-nutrition in South African children-future risks of non-communicable diseases&lt;/title&gt;&lt;secondary-title&gt;Ann Trop Paediatr&lt;/secondary-title&gt;&lt;/titles&gt;&lt;periodical&gt;&lt;full-title&gt;Ann Trop Paediatr&lt;/full-title&gt;&lt;/periodical&gt;&lt;pages&gt;3-15&lt;/pages&gt;&lt;volume&gt;25&lt;/volume&gt;&lt;number&gt;1&lt;/number&gt;&lt;keywords&gt;&lt;keyword&gt;Age Distribution&lt;/keyword&gt;&lt;keyword&gt;Child&lt;/keyword&gt;&lt;keyword&gt;Child Nutrition Disorders/*epidemiology&lt;/keyword&gt;&lt;keyword&gt;Child, Preschool&lt;/keyword&gt;&lt;keyword&gt;Chronic Disease&lt;/keyword&gt;&lt;keyword&gt;Cross-Sectional Studies&lt;/keyword&gt;&lt;keyword&gt;Female&lt;/keyword&gt;&lt;keyword&gt;Growth Disorders/*epidemiology&lt;/keyword&gt;&lt;keyword&gt;Humans&lt;/keyword&gt;&lt;keyword&gt;Male&lt;/keyword&gt;&lt;keyword&gt;Obesity/*epidemiology&lt;/keyword&gt;&lt;keyword&gt;Population Surveillance/methods&lt;/keyword&gt;&lt;keyword&gt;Prevalence&lt;/keyword&gt;&lt;keyword&gt;Retrospective Studies&lt;/keyword&gt;&lt;keyword&gt;Risk Factors&lt;/keyword&gt;&lt;keyword&gt;Rural Health&lt;/keyword&gt;&lt;keyword&gt;Sex Distribution&lt;/keyword&gt;&lt;keyword&gt;South Africa/epidemiology&lt;/keyword&gt;&lt;/keywords&gt;&lt;dates&gt;&lt;year&gt;2005&lt;/year&gt;&lt;pub-dates&gt;&lt;date&gt;Mar&lt;/date&gt;&lt;/pub-dates&gt;&lt;/dates&gt;&lt;isbn&gt;0272-4936 (Print)&amp;#xD;0272-4936 (Linking)&lt;/isbn&gt;&lt;accession-num&gt;15814043&lt;/accession-num&gt;&lt;urls&gt;&lt;related-urls&gt;&lt;url&gt;https://www.ncbi.nlm.nih.gov/pubmed/15814043&lt;/url&gt;&lt;/related-urls&gt;&lt;/urls&gt;&lt;electronic-resource-num&gt;10.1179/146532805X23290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305C03">
              <w:rPr>
                <w:rFonts w:cstheme="minorHAnsi"/>
                <w:noProof/>
                <w:vertAlign w:val="superscript"/>
              </w:rPr>
              <w:t>71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04038D" w14:paraId="5C9C9F05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324DEA6A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226B61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224FC3B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-3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FED35C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9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A35050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5.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F0EF9EB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C968981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626119A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D7DFE76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.0 (13.7,18.2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7597D393" w14:textId="74EB571A" w:rsidR="00E22FD5" w:rsidRPr="0004038D" w:rsidRDefault="00E22FD5" w:rsidP="002732D4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5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0F49B0A6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F8D5CF4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D33EA2F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BABFC7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-3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0024B8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9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3179D0F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BF1125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A58FE19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3190056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12EDBBB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.8 (6.1, 9.5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1DB04B69" w14:textId="658BA605" w:rsidR="00E22FD5" w:rsidRPr="0004038D" w:rsidRDefault="00E22FD5" w:rsidP="002732D4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5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6741A484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90A77F2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1A835C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D23522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-6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F148E7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6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2AA70D4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FB749C2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5958206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3AA0569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C9E4FD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.0 (9.6, 14.4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0696B2F" w14:textId="25ABDF6A" w:rsidR="00E22FD5" w:rsidRPr="0004038D" w:rsidRDefault="00E22FD5" w:rsidP="002732D4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</w:t>
            </w:r>
            <w:r w:rsidRPr="0004038D">
              <w:rPr>
                <w:rFonts w:cstheme="minorHAnsi"/>
                <w:color w:val="000000"/>
              </w:rPr>
              <w:t>, 2005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7DC31F9B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5C514FDE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671DFC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9A3816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-6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0A7522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6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E06D1C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6AA5039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ED49CDB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D926B08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520D3EB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8 (2.5, 5.1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76EB92F" w14:textId="103B7430" w:rsidR="00E22FD5" w:rsidRPr="0004038D" w:rsidRDefault="00E22FD5" w:rsidP="002732D4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5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16C6ADA5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41A06DDA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2A3177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5C71C5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-3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2966090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4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E0347EF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3.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EEB6A92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1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8645F92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DB339AF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FB8B9A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0 (10.8, 15.2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7CB715A7" w14:textId="181D41F2" w:rsidR="00E22FD5" w:rsidRPr="0004038D" w:rsidRDefault="00E22FD5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7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zwvWWVh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zwvWWVh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6841ABEA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5F003DB9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74CD78C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9F5DA9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-3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7CEDC2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4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5E14240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DB768F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043A6A6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E5D07FE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208855F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3 (4.7, 7.8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2BF16F25" w14:textId="4861E80B" w:rsidR="00E22FD5" w:rsidRPr="0004038D" w:rsidRDefault="00E22FD5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7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Labadarios&lt;/Author&gt;&lt;Year&gt;2007&lt;/Year&gt;&lt;RecNum&gt;326&lt;/RecNum&gt;&lt;DisplayText&gt;&lt;style face="superscript"&gt;(34)&lt;/style&gt;&lt;/DisplayText&gt;&lt;record&gt;&lt;rec-number&gt;326&lt;/rec-number&gt;&lt;foreign-keys&gt;&lt;key app="EN" db-id="5taf9e9x6zret1es92rvst5750v95d9rsxre" timestamp="1591736608"&gt;326&lt;/key&gt;&lt;/foreign-keys&gt;&lt;ref-type name="Press Release"&gt;63&lt;/ref-type&gt;&lt;contributors&gt;&lt;authors&gt;&lt;author&gt;Labadarios, D.&lt;/author&gt;&lt;author&gt;Swart, R.&lt;/author&gt;&lt;author&gt;Maunder, E.M.W.&lt;/author&gt;&lt;author&gt;Kruger, H.S.&lt;/author&gt;&lt;author&gt;Gericke, G.J.&lt;/author&gt;&lt;author&gt;Kuzwayo, P.M.N.&lt;/author&gt;&lt;author&gt;Ntsie, P.R.&lt;/author&gt;&lt;author&gt;Steyn, N.P.&lt;/author&gt;&lt;author&gt;Schloss, I.&lt;/author&gt;&lt;author&gt;Dhansay, M.A.&lt;/author&gt;&lt;author&gt;Jooste, P.L.&lt;/author&gt;&lt;author&gt;Dannhauser, A.&lt;/author&gt;&lt;/authors&gt;&lt;tertiary-authors&gt;&lt;author&gt;Directorate Nutrition&lt;/author&gt;&lt;/tertiary-authors&gt;&lt;/contributors&gt;&lt;titles&gt;&lt;title&gt;National Food Consumption SurveyFortifi cation Baseline (NFCS-FB) South Africa, 2005&lt;/title&gt;&lt;/titles&gt;&lt;number&gt;3&lt;/number&gt;&lt;dates&gt;&lt;year&gt;2007&lt;/year&gt;&lt;/dates&gt;&lt;pub-location&gt;Stellenbosch&lt;/pub-location&gt;&lt;publisher&gt;Department of Health, UNICEF, GAIN&lt;/publisher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29F17831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3A6D292B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8D1257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A96638C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-6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675E99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4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48F501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.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900ADCC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A180EFF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8044D11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80D458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3 (6.2, 10.4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20319A19" w14:textId="49D1612A" w:rsidR="00E22FD5" w:rsidRPr="0004038D" w:rsidRDefault="00E22FD5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7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Labadarios&lt;/Author&gt;&lt;Year&gt;2007&lt;/Year&gt;&lt;RecNum&gt;326&lt;/RecNum&gt;&lt;DisplayText&gt;&lt;style face="superscript"&gt;(34)&lt;/style&gt;&lt;/DisplayText&gt;&lt;record&gt;&lt;rec-number&gt;326&lt;/rec-number&gt;&lt;foreign-keys&gt;&lt;key app="EN" db-id="5taf9e9x6zret1es92rvst5750v95d9rsxre" timestamp="1591736608"&gt;326&lt;/key&gt;&lt;/foreign-keys&gt;&lt;ref-type name="Press Release"&gt;63&lt;/ref-type&gt;&lt;contributors&gt;&lt;authors&gt;&lt;author&gt;Labadarios, D.&lt;/author&gt;&lt;author&gt;Swart, R.&lt;/author&gt;&lt;author&gt;Maunder, E.M.W.&lt;/author&gt;&lt;author&gt;Kruger, H.S.&lt;/author&gt;&lt;author&gt;Gericke, G.J.&lt;/author&gt;&lt;author&gt;Kuzwayo, P.M.N.&lt;/author&gt;&lt;author&gt;Ntsie, P.R.&lt;/author&gt;&lt;author&gt;Steyn, N.P.&lt;/author&gt;&lt;author&gt;Schloss, I.&lt;/author&gt;&lt;author&gt;Dhansay, M.A.&lt;/author&gt;&lt;author&gt;Jooste, P.L.&lt;/author&gt;&lt;author&gt;Dannhauser, A.&lt;/author&gt;&lt;/authors&gt;&lt;tertiary-authors&gt;&lt;author&gt;Directorate Nutrition&lt;/author&gt;&lt;/tertiary-authors&gt;&lt;/contributors&gt;&lt;titles&gt;&lt;title&gt;National Food Consumption SurveyFortifi cation Baseline (NFCS-FB) South Africa, 2005&lt;/title&gt;&lt;/titles&gt;&lt;number&gt;3&lt;/number&gt;&lt;dates&gt;&lt;year&gt;2007&lt;/year&gt;&lt;/dates&gt;&lt;pub-location&gt;Stellenbosch&lt;/pub-location&gt;&lt;publisher&gt;Department of Health, UNICEF, GAIN&lt;/publisher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53BCC224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F9CB1BD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95B7382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46AFF8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-6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7D95B20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4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8898AE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FA1B2A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95087FD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17DD964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4099B0F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6 (1.4, 3.7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3F8E5E19" w14:textId="34C6C540" w:rsidR="00E22FD5" w:rsidRPr="0004038D" w:rsidRDefault="00E22FD5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7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Labadarios&lt;/Author&gt;&lt;Year&gt;2007&lt;/Year&gt;&lt;RecNum&gt;326&lt;/RecNum&gt;&lt;DisplayText&gt;&lt;style face="superscript"&gt;(34)&lt;/style&gt;&lt;/DisplayText&gt;&lt;record&gt;&lt;rec-number&gt;326&lt;/rec-number&gt;&lt;foreign-keys&gt;&lt;key app="EN" db-id="5taf9e9x6zret1es92rvst5750v95d9rsxre" timestamp="1591736608"&gt;326&lt;/key&gt;&lt;/foreign-keys&gt;&lt;ref-type name="Press Release"&gt;63&lt;/ref-type&gt;&lt;contributors&gt;&lt;authors&gt;&lt;author&gt;Labadarios, D.&lt;/author&gt;&lt;author&gt;Swart, R.&lt;/author&gt;&lt;author&gt;Maunder, E.M.W.&lt;/author&gt;&lt;author&gt;Kruger, H.S.&lt;/author&gt;&lt;author&gt;Gericke, G.J.&lt;/author&gt;&lt;author&gt;Kuzwayo, P.M.N.&lt;/author&gt;&lt;author&gt;Ntsie, P.R.&lt;/author&gt;&lt;author&gt;Steyn, N.P.&lt;/author&gt;&lt;author&gt;Schloss, I.&lt;/author&gt;&lt;author&gt;Dhansay, M.A.&lt;/author&gt;&lt;author&gt;Jooste, P.L.&lt;/author&gt;&lt;author&gt;Dannhauser, A.&lt;/author&gt;&lt;/authors&gt;&lt;tertiary-authors&gt;&lt;author&gt;Directorate Nutrition&lt;/author&gt;&lt;/tertiary-authors&gt;&lt;/contributors&gt;&lt;titles&gt;&lt;title&gt;National Food Consumption SurveyFortifi cation Baseline (NFCS-FB) South Africa, 2005&lt;/title&gt;&lt;/titles&gt;&lt;number&gt;3&lt;/number&gt;&lt;dates&gt;&lt;year&gt;2007&lt;/year&gt;&lt;/dates&gt;&lt;pub-location&gt;Stellenbosch&lt;/pub-location&gt;&lt;publisher&gt;Department of Health, UNICEF, GAIN&lt;/publisher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4B310785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B70CFD9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1E27979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85ACEE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-9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EC14E3C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15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8E3597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8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4EC2C3C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369B2E5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900BE67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C954CA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0 (8.7, 11.3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56A9CD2C" w14:textId="708D9464" w:rsidR="00E22FD5" w:rsidRPr="0004038D" w:rsidRDefault="00E22FD5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7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Labadarios&lt;/Author&gt;&lt;Year&gt;2007&lt;/Year&gt;&lt;RecNum&gt;326&lt;/RecNum&gt;&lt;DisplayText&gt;&lt;style face="superscript"&gt;(34)&lt;/style&gt;&lt;/DisplayText&gt;&lt;record&gt;&lt;rec-number&gt;326&lt;/rec-number&gt;&lt;foreign-keys&gt;&lt;key app="EN" db-id="5taf9e9x6zret1es92rvst5750v95d9rsxre" timestamp="1591736608"&gt;326&lt;/key&gt;&lt;/foreign-keys&gt;&lt;ref-type name="Press Release"&gt;63&lt;/ref-type&gt;&lt;contributors&gt;&lt;authors&gt;&lt;author&gt;Labadarios, D.&lt;/author&gt;&lt;author&gt;Swart, R.&lt;/author&gt;&lt;author&gt;Maunder, E.M.W.&lt;/author&gt;&lt;author&gt;Kruger, H.S.&lt;/author&gt;&lt;author&gt;Gericke, G.J.&lt;/author&gt;&lt;author&gt;Kuzwayo, P.M.N.&lt;/author&gt;&lt;author&gt;Ntsie, P.R.&lt;/author&gt;&lt;author&gt;Steyn, N.P.&lt;/author&gt;&lt;author&gt;Schloss, I.&lt;/author&gt;&lt;author&gt;Dhansay, M.A.&lt;/author&gt;&lt;author&gt;Jooste, P.L.&lt;/author&gt;&lt;author&gt;Dannhauser, A.&lt;/author&gt;&lt;/authors&gt;&lt;tertiary-authors&gt;&lt;author&gt;Directorate Nutrition&lt;/author&gt;&lt;/tertiary-authors&gt;&lt;/contributors&gt;&lt;titles&gt;&lt;title&gt;National Food Consumption SurveyFortifi cation Baseline (NFCS-FB) South Africa, 2005&lt;/title&gt;&lt;/titles&gt;&lt;number&gt;3&lt;/number&gt;&lt;dates&gt;&lt;year&gt;2007&lt;/year&gt;&lt;/dates&gt;&lt;pub-location&gt;Stellenbosch&lt;/pub-location&gt;&lt;publisher&gt;Department of Health, UNICEF, GAIN&lt;/publisher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E22FD5" w:rsidRPr="0004038D" w14:paraId="387FA55D" w14:textId="77777777" w:rsidTr="001C624B"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FA60CB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601FA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ABA76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-9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412049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15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806782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0FE20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5E4344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4747B2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962FC9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0 (3.1, 4.8)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B40DBC" w14:textId="69A2FB4C" w:rsidR="00E22FD5" w:rsidRPr="0004038D" w:rsidRDefault="00E22FD5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7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Labadarios&lt;/Author&gt;&lt;Year&gt;2007&lt;/Year&gt;&lt;RecNum&gt;326&lt;/RecNum&gt;&lt;DisplayText&gt;&lt;style face="superscript"&gt;(34)&lt;/style&gt;&lt;/DisplayText&gt;&lt;record&gt;&lt;rec-number&gt;326&lt;/rec-number&gt;&lt;foreign-keys&gt;&lt;key app="EN" db-id="5taf9e9x6zret1es92rvst5750v95d9rsxre" timestamp="1591736608"&gt;326&lt;/key&gt;&lt;/foreign-keys&gt;&lt;ref-type name="Press Release"&gt;63&lt;/ref-type&gt;&lt;contributors&gt;&lt;authors&gt;&lt;author&gt;Labadarios, D.&lt;/author&gt;&lt;author&gt;Swart, R.&lt;/author&gt;&lt;author&gt;Maunder, E.M.W.&lt;/author&gt;&lt;author&gt;Kruger, H.S.&lt;/author&gt;&lt;author&gt;Gericke, G.J.&lt;/author&gt;&lt;author&gt;Kuzwayo, P.M.N.&lt;/author&gt;&lt;author&gt;Ntsie, P.R.&lt;/author&gt;&lt;author&gt;Steyn, N.P.&lt;/author&gt;&lt;author&gt;Schloss, I.&lt;/author&gt;&lt;author&gt;Dhansay, M.A.&lt;/author&gt;&lt;author&gt;Jooste, P.L.&lt;/author&gt;&lt;author&gt;Dannhauser, A.&lt;/author&gt;&lt;/authors&gt;&lt;tertiary-authors&gt;&lt;author&gt;Directorate Nutrition&lt;/author&gt;&lt;/tertiary-authors&gt;&lt;/contributors&gt;&lt;titles&gt;&lt;title&gt;National Food Consumption SurveyFortifi cation Baseline (NFCS-FB) South Africa, 2005&lt;/title&gt;&lt;/titles&gt;&lt;number&gt;3&lt;/number&gt;&lt;dates&gt;&lt;year&gt;2007&lt;/year&gt;&lt;/dates&gt;&lt;pub-location&gt;Stellenbosch&lt;/pub-location&gt;&lt;publisher&gt;Department of Health, UNICEF, GAIN&lt;/publisher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1C624B" w:rsidRPr="0004038D" w14:paraId="6212E105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AB20E8" w14:textId="77777777" w:rsidR="001C624B" w:rsidRPr="0004038D" w:rsidRDefault="001C624B" w:rsidP="002732D4">
            <w:pPr>
              <w:rPr>
                <w:rFonts w:cstheme="minorHAnsi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1A2EC2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80B772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0A6AA0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A970A4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530871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7787C0" w14:textId="77777777" w:rsidR="001C624B" w:rsidRPr="0004038D" w:rsidRDefault="001C624B" w:rsidP="002732D4">
            <w:pPr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9FD37F" w14:textId="77777777" w:rsidR="001C624B" w:rsidRPr="0004038D" w:rsidRDefault="001C624B" w:rsidP="002732D4">
            <w:pPr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81ADFF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FCB0AD" w14:textId="77777777" w:rsidR="001C624B" w:rsidRPr="0004038D" w:rsidRDefault="001C624B" w:rsidP="002732D4">
            <w:pPr>
              <w:rPr>
                <w:rFonts w:cstheme="minorHAnsi"/>
                <w:color w:val="000000"/>
              </w:rPr>
            </w:pPr>
          </w:p>
        </w:tc>
      </w:tr>
      <w:tr w:rsidR="001C624B" w:rsidRPr="0004038D" w14:paraId="3A55510F" w14:textId="77777777" w:rsidTr="001C624B">
        <w:tc>
          <w:tcPr>
            <w:tcW w:w="278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8912C8" w14:textId="21E39ED9" w:rsidR="001C624B" w:rsidRPr="0004038D" w:rsidRDefault="001C624B" w:rsidP="001C624B">
            <w:pPr>
              <w:rPr>
                <w:rFonts w:cstheme="minorHAnsi"/>
              </w:rPr>
            </w:pPr>
            <w:r w:rsidRPr="0004038D">
              <w:rPr>
                <w:rFonts w:cstheme="minorHAnsi"/>
                <w:b/>
                <w:iCs/>
              </w:rPr>
              <w:lastRenderedPageBreak/>
              <w:t xml:space="preserve">Table </w:t>
            </w:r>
            <w:r>
              <w:rPr>
                <w:rFonts w:cstheme="minorHAnsi"/>
                <w:b/>
                <w:iCs/>
              </w:rPr>
              <w:t>S1</w:t>
            </w:r>
            <w:r w:rsidRPr="0004038D">
              <w:rPr>
                <w:rFonts w:cstheme="minorHAnsi"/>
                <w:b/>
                <w:iCs/>
              </w:rPr>
              <w:t>.</w:t>
            </w:r>
            <w:r>
              <w:rPr>
                <w:rFonts w:cstheme="minorHAnsi"/>
                <w:b/>
                <w:iCs/>
              </w:rPr>
              <w:t xml:space="preserve"> continuing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A27286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105FCA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378B71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ED5DB1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3041DD" w14:textId="77777777" w:rsidR="001C624B" w:rsidRPr="0004038D" w:rsidRDefault="001C624B" w:rsidP="002732D4">
            <w:pPr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5BB126" w14:textId="77777777" w:rsidR="001C624B" w:rsidRPr="0004038D" w:rsidRDefault="001C624B" w:rsidP="002732D4">
            <w:pPr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A7CDEE" w14:textId="77777777" w:rsidR="001C624B" w:rsidRPr="0004038D" w:rsidRDefault="001C624B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93F61C" w14:textId="77777777" w:rsidR="001C624B" w:rsidRPr="0004038D" w:rsidRDefault="001C624B" w:rsidP="002732D4">
            <w:pPr>
              <w:rPr>
                <w:rFonts w:cstheme="minorHAnsi"/>
                <w:color w:val="000000"/>
              </w:rPr>
            </w:pPr>
          </w:p>
        </w:tc>
      </w:tr>
      <w:tr w:rsidR="00E22FD5" w:rsidRPr="0004038D" w14:paraId="01CC9E6F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F79FE1" w14:textId="77777777" w:rsidR="00E22FD5" w:rsidRPr="0004038D" w:rsidRDefault="00E22FD5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Mphu</w:t>
            </w:r>
            <w:proofErr w:type="spellEnd"/>
            <w:r w:rsidRPr="0004038D">
              <w:rPr>
                <w:rFonts w:cstheme="minorHAnsi"/>
              </w:rPr>
              <w:t xml:space="preserve"> 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BD2BF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4C8987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-4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450856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671;</w:t>
            </w:r>
            <w:proofErr w:type="gramEnd"/>
          </w:p>
          <w:p w14:paraId="7F5DB4A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38M,333F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8E8CD7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8.0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1F949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0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9350F3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42953EB0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92B98E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E571B4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</w:t>
            </w:r>
          </w:p>
          <w:p w14:paraId="5A47B645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.0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285189" w14:textId="6471C771" w:rsidR="00E22FD5" w:rsidRPr="0004038D" w:rsidRDefault="00E22FD5" w:rsidP="002732D4">
            <w:pPr>
              <w:rPr>
                <w:rFonts w:cstheme="minorHAnsi"/>
              </w:rPr>
            </w:pPr>
            <w:r w:rsidRPr="00164963">
              <w:t xml:space="preserve">Kimani-Murage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0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Kimani-Murage&lt;/Author&gt;&lt;Year&gt;2010&lt;/Year&gt;&lt;RecNum&gt;382&lt;/RecNum&gt;&lt;DisplayText&gt;&lt;style face="superscript"&gt;(68)&lt;/style&gt;&lt;/DisplayText&gt;&lt;record&gt;&lt;rec-number&gt;382&lt;/rec-number&gt;&lt;foreign-keys&gt;&lt;key app="EN" db-id="5taf9e9x6zret1es92rvst5750v95d9rsxre" timestamp="1592474881"&gt;382&lt;/key&gt;&lt;/foreign-keys&gt;&lt;ref-type name="Journal Article"&gt;17&lt;/ref-type&gt;&lt;contributors&gt;&lt;authors&gt;&lt;author&gt;Kimani-Murage, E. W.&lt;/author&gt;&lt;author&gt;Kahn, K.&lt;/author&gt;&lt;author&gt;Pettifor, J. M.&lt;/author&gt;&lt;author&gt;Tollman, S.&lt;/author&gt;&lt;author&gt;Dunger, D.B.&lt;/author&gt;&lt;author&gt;Gomez-Olive, F. X.&lt;/author&gt;&lt;author&gt;Norris, S. A.&lt;/author&gt;&lt;/authors&gt;&lt;/contributors&gt;&lt;titles&gt;&lt;title&gt;The prevalence of stunting, overweight and obesity, and metabolic disease risk in rural South African children&lt;/title&gt;&lt;secondary-title&gt;BMC Public Health&lt;/secondary-title&gt;&lt;/titles&gt;&lt;periodical&gt;&lt;full-title&gt;BMC Public Health&lt;/full-title&gt;&lt;abbr-1&gt;BMC public health&lt;/abbr-1&gt;&lt;/periodical&gt;&lt;pages&gt;1-13&lt;/pages&gt;&lt;volume&gt;10&lt;/volume&gt;&lt;dates&gt;&lt;year&gt;2010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305C03">
              <w:rPr>
                <w:rFonts w:cstheme="minorHAnsi"/>
                <w:noProof/>
                <w:vertAlign w:val="superscript"/>
              </w:rPr>
              <w:t>72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04038D" w14:paraId="6FDC18D3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1E6BB81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BB3F9A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27DC946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0-3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E9F461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90; 537M,553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F50BB04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6.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723806A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80234ED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7B560CF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44FB094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035ED44" w14:textId="77777777" w:rsidR="00E22FD5" w:rsidRPr="0004038D" w:rsidRDefault="00E22FD5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Shisana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3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hisana&lt;/Author&gt;&lt;Year&gt;2013&lt;/Year&gt;&lt;RecNum&gt;2&lt;/RecNum&gt;&lt;DisplayText&gt;&lt;style face="superscript"&gt;(6)&lt;/style&gt;&lt;/DisplayText&gt;&lt;record&gt;&lt;rec-number&gt;2&lt;/rec-number&gt;&lt;foreign-keys&gt;&lt;key app="EN" db-id="td529xr03dx9rlexaf6xa5vrw9200vs0sswx" timestamp="1668409495"&gt;2&lt;/key&gt;&lt;/foreign-keys&gt;&lt;ref-type name="Report"&gt;27&lt;/ref-type&gt;&lt;contributors&gt;&lt;authors&gt;&lt;author&gt;Shisana, O&lt;/author&gt;&lt;author&gt;Labadarios, D&lt;/author&gt;&lt;author&gt;Rehle, T&lt;/author&gt;&lt;author&gt;Simbayi, L&lt;/author&gt;&lt;author&gt;Zuma, K&lt;/author&gt;&lt;author&gt;Dhansay, A&lt;/author&gt;&lt;author&gt;Reddy, P&lt;/author&gt;&lt;author&gt;Parker, W&lt;/author&gt;&lt;author&gt;Hoosain, E&lt;/author&gt;&lt;author&gt;Naidoo, P&lt;/author&gt;&lt;author&gt;Hongoro, C&lt;/author&gt;&lt;author&gt;Mchiza, Z&lt;/author&gt;&lt;author&gt;Steyn, NP&lt;/author&gt;&lt;author&gt;Dwane, N&lt;/author&gt;&lt;author&gt;Makoane, M&lt;/author&gt;&lt;author&gt;Maluleke, T&lt;/author&gt;&lt;author&gt;Ramlagan, S&lt;/author&gt;&lt;author&gt;Zungu, N&lt;/author&gt;&lt;author&gt;Evans, MG&lt;/author&gt;&lt;author&gt;Jacobs, L&lt;/author&gt;&lt;author&gt;Faber, M&lt;/author&gt;&lt;author&gt;SANHANES-1 Team&lt;/author&gt;&lt;/authors&gt;&lt;tertiary-authors&gt;&lt;author&gt;HSRC Press &lt;/author&gt;&lt;/tertiary-authors&gt;&lt;/contributors&gt;&lt;titles&gt;&lt;title&gt;South African National Health and Nutrition Examination Survey (SANHANES-1)&lt;/title&gt;&lt;/titles&gt;&lt;pages&gt;401&lt;/pages&gt;&lt;dates&gt;&lt;year&gt;2013&lt;/year&gt;&lt;/dates&gt;&lt;pub-location&gt;Cape Town&lt;/pub-location&gt;&lt;publisher&gt;Human Sciences Research Council&lt;/publisher&gt;&lt;urls&gt;&lt;related-urls&gt;&lt;url&gt;http://www.hsrcpress.ac.za/product.php?productid=2314&amp;amp;cat=0&amp;amp;page=1&amp;amp;featured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DF06ED">
              <w:rPr>
                <w:rFonts w:cstheme="minorHAnsi"/>
                <w:noProof/>
                <w:vertAlign w:val="superscript"/>
              </w:rPr>
              <w:t>(6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04038D" w14:paraId="5EEF3AAE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69B14FA9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249EDB8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9319830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EA85C4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9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BE9E159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676D20B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764F179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6908401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124D40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8.1(11.4, 23.7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2CE8180B" w14:textId="77777777" w:rsidR="00E22FD5" w:rsidRPr="0004038D" w:rsidRDefault="00E22FD5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Shisana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3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hisana&lt;/Author&gt;&lt;Year&gt;2013&lt;/Year&gt;&lt;RecNum&gt;2&lt;/RecNum&gt;&lt;DisplayText&gt;&lt;style face="superscript"&gt;(6)&lt;/style&gt;&lt;/DisplayText&gt;&lt;record&gt;&lt;rec-number&gt;2&lt;/rec-number&gt;&lt;foreign-keys&gt;&lt;key app="EN" db-id="td529xr03dx9rlexaf6xa5vrw9200vs0sswx" timestamp="1668409495"&gt;2&lt;/key&gt;&lt;/foreign-keys&gt;&lt;ref-type name="Report"&gt;27&lt;/ref-type&gt;&lt;contributors&gt;&lt;authors&gt;&lt;author&gt;Shisana, O&lt;/author&gt;&lt;author&gt;Labadarios, D&lt;/author&gt;&lt;author&gt;Rehle, T&lt;/author&gt;&lt;author&gt;Simbayi, L&lt;/author&gt;&lt;author&gt;Zuma, K&lt;/author&gt;&lt;author&gt;Dhansay, A&lt;/author&gt;&lt;author&gt;Reddy, P&lt;/author&gt;&lt;author&gt;Parker, W&lt;/author&gt;&lt;author&gt;Hoosain, E&lt;/author&gt;&lt;author&gt;Naidoo, P&lt;/author&gt;&lt;author&gt;Hongoro, C&lt;/author&gt;&lt;author&gt;Mchiza, Z&lt;/author&gt;&lt;author&gt;Steyn, NP&lt;/author&gt;&lt;author&gt;Dwane, N&lt;/author&gt;&lt;author&gt;Makoane, M&lt;/author&gt;&lt;author&gt;Maluleke, T&lt;/author&gt;&lt;author&gt;Ramlagan, S&lt;/author&gt;&lt;author&gt;Zungu, N&lt;/author&gt;&lt;author&gt;Evans, MG&lt;/author&gt;&lt;author&gt;Jacobs, L&lt;/author&gt;&lt;author&gt;Faber, M&lt;/author&gt;&lt;author&gt;SANHANES-1 Team&lt;/author&gt;&lt;/authors&gt;&lt;tertiary-authors&gt;&lt;author&gt;HSRC Press &lt;/author&gt;&lt;/tertiary-authors&gt;&lt;/contributors&gt;&lt;titles&gt;&lt;title&gt;South African National Health and Nutrition Examination Survey (SANHANES-1)&lt;/title&gt;&lt;/titles&gt;&lt;pages&gt;401&lt;/pages&gt;&lt;dates&gt;&lt;year&gt;2013&lt;/year&gt;&lt;/dates&gt;&lt;pub-location&gt;Cape Town&lt;/pub-location&gt;&lt;publisher&gt;Human Sciences Research Council&lt;/publisher&gt;&lt;urls&gt;&lt;related-urls&gt;&lt;url&gt;http://www.hsrcpress.ac.za/product.php?productid=2314&amp;amp;cat=0&amp;amp;page=1&amp;amp;featured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DF06ED">
              <w:rPr>
                <w:rFonts w:cstheme="minorHAnsi"/>
                <w:noProof/>
                <w:vertAlign w:val="superscript"/>
              </w:rPr>
              <w:t>(6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04038D" w14:paraId="6C08B093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AAB1981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0FE19B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F2E6A7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-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2B7F66E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9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675BC90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DCFE204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B1E771D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ACC6E32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FAC6C20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6 (2.2, 7.0)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54BCDA1F" w14:textId="77777777" w:rsidR="00E22FD5" w:rsidRPr="0004038D" w:rsidRDefault="00E22FD5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Shisana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3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hisana&lt;/Author&gt;&lt;Year&gt;2013&lt;/Year&gt;&lt;RecNum&gt;2&lt;/RecNum&gt;&lt;DisplayText&gt;&lt;style face="superscript"&gt;(6)&lt;/style&gt;&lt;/DisplayText&gt;&lt;record&gt;&lt;rec-number&gt;2&lt;/rec-number&gt;&lt;foreign-keys&gt;&lt;key app="EN" db-id="td529xr03dx9rlexaf6xa5vrw9200vs0sswx" timestamp="1668409495"&gt;2&lt;/key&gt;&lt;/foreign-keys&gt;&lt;ref-type name="Report"&gt;27&lt;/ref-type&gt;&lt;contributors&gt;&lt;authors&gt;&lt;author&gt;Shisana, O&lt;/author&gt;&lt;author&gt;Labadarios, D&lt;/author&gt;&lt;author&gt;Rehle, T&lt;/author&gt;&lt;author&gt;Simbayi, L&lt;/author&gt;&lt;author&gt;Zuma, K&lt;/author&gt;&lt;author&gt;Dhansay, A&lt;/author&gt;&lt;author&gt;Reddy, P&lt;/author&gt;&lt;author&gt;Parker, W&lt;/author&gt;&lt;author&gt;Hoosain, E&lt;/author&gt;&lt;author&gt;Naidoo, P&lt;/author&gt;&lt;author&gt;Hongoro, C&lt;/author&gt;&lt;author&gt;Mchiza, Z&lt;/author&gt;&lt;author&gt;Steyn, NP&lt;/author&gt;&lt;author&gt;Dwane, N&lt;/author&gt;&lt;author&gt;Makoane, M&lt;/author&gt;&lt;author&gt;Maluleke, T&lt;/author&gt;&lt;author&gt;Ramlagan, S&lt;/author&gt;&lt;author&gt;Zungu, N&lt;/author&gt;&lt;author&gt;Evans, MG&lt;/author&gt;&lt;author&gt;Jacobs, L&lt;/author&gt;&lt;author&gt;Faber, M&lt;/author&gt;&lt;author&gt;SANHANES-1 Team&lt;/author&gt;&lt;/authors&gt;&lt;tertiary-authors&gt;&lt;author&gt;HSRC Press &lt;/author&gt;&lt;/tertiary-authors&gt;&lt;/contributors&gt;&lt;titles&gt;&lt;title&gt;South African National Health and Nutrition Examination Survey (SANHANES-1)&lt;/title&gt;&lt;/titles&gt;&lt;pages&gt;401&lt;/pages&gt;&lt;dates&gt;&lt;year&gt;2013&lt;/year&gt;&lt;/dates&gt;&lt;pub-location&gt;Cape Town&lt;/pub-location&gt;&lt;publisher&gt;Human Sciences Research Council&lt;/publisher&gt;&lt;urls&gt;&lt;related-urls&gt;&lt;url&gt;http://www.hsrcpress.ac.za/product.php?productid=2314&amp;amp;cat=0&amp;amp;page=1&amp;amp;featured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DF06ED">
              <w:rPr>
                <w:rFonts w:cstheme="minorHAnsi"/>
                <w:noProof/>
                <w:vertAlign w:val="superscript"/>
              </w:rPr>
              <w:t>(6)</w:t>
            </w:r>
            <w:r>
              <w:rPr>
                <w:rFonts w:cstheme="minorHAnsi"/>
              </w:rPr>
              <w:fldChar w:fldCharType="end"/>
            </w:r>
          </w:p>
        </w:tc>
      </w:tr>
      <w:tr w:rsidR="00E22FD5" w:rsidRPr="0004038D" w14:paraId="530BCA31" w14:textId="77777777" w:rsidTr="001C624B"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6AE506" w14:textId="77777777" w:rsidR="00E22FD5" w:rsidRPr="0004038D" w:rsidRDefault="00E22FD5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Mphu</w:t>
            </w:r>
            <w:proofErr w:type="spellEnd"/>
            <w:r w:rsidRPr="0004038D">
              <w:rPr>
                <w:rFonts w:cstheme="minorHAnsi"/>
              </w:rPr>
              <w:t xml:space="preserve"> R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E0E721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0FAF8F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-6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CEE13C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A37DEF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230A13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4642FB" w14:textId="77777777" w:rsidR="00E22FD5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Overweight </w:t>
            </w:r>
          </w:p>
          <w:p w14:paraId="3D848D59" w14:textId="77777777" w:rsidR="00E22FD5" w:rsidRPr="0004038D" w:rsidRDefault="00E22FD5" w:rsidP="002732D4">
            <w:pPr>
              <w:rPr>
                <w:rFonts w:cstheme="minorHAnsi"/>
              </w:rPr>
            </w:pPr>
            <w:r>
              <w:rPr>
                <w:rFonts w:cstheme="minorHAnsi"/>
              </w:rPr>
              <w:t>Obese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2F53F8" w14:textId="77777777" w:rsidR="00E22FD5" w:rsidRPr="0004038D" w:rsidRDefault="00E22FD5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B51342" w14:textId="77777777" w:rsidR="00E22FD5" w:rsidRDefault="00E22FD5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5</w:t>
            </w:r>
          </w:p>
          <w:p w14:paraId="50B08D5D" w14:textId="77777777" w:rsidR="00E22FD5" w:rsidRPr="0004038D" w:rsidRDefault="00E22FD5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5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2C0014" w14:textId="257F48B7" w:rsidR="00E22FD5" w:rsidRPr="0004038D" w:rsidRDefault="00E22FD5" w:rsidP="002732D4">
            <w:pPr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Draper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</w:t>
            </w:r>
            <w:r>
              <w:rPr>
                <w:rFonts w:cstheme="minorHAnsi"/>
                <w:color w:val="000000"/>
              </w:rPr>
              <w:t>9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EcmFwZXI8L0F1dGhvcj48WWVhcj4yMDE5PC9ZZWFyPjxS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EcmFwZXI8L0F1dGhvcj48WWVhcj4yMDE5PC9ZZWFyPjxS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11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2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</w:tbl>
    <w:p w14:paraId="0658AC38" w14:textId="77777777" w:rsidR="00E22FD5" w:rsidRPr="0004038D" w:rsidRDefault="00E22FD5" w:rsidP="00E22FD5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iCs/>
        </w:rPr>
      </w:pPr>
      <w:r w:rsidRPr="0004038D">
        <w:rPr>
          <w:rFonts w:cstheme="minorHAnsi"/>
          <w:iCs/>
        </w:rPr>
        <w:t xml:space="preserve">U = urban, R = rural, M = male, F = female, NCHS = National </w:t>
      </w:r>
      <w:proofErr w:type="spellStart"/>
      <w:r w:rsidRPr="0004038D">
        <w:rPr>
          <w:rFonts w:cstheme="minorHAnsi"/>
          <w:iCs/>
        </w:rPr>
        <w:t>Center</w:t>
      </w:r>
      <w:proofErr w:type="spellEnd"/>
      <w:r w:rsidRPr="0004038D">
        <w:rPr>
          <w:rFonts w:cstheme="minorHAnsi"/>
          <w:iCs/>
        </w:rPr>
        <w:t xml:space="preserve"> for Health Statistics, HAZ = height-for-age z-score, WHZ = weight-for-height z-score, B</w:t>
      </w:r>
      <w:r>
        <w:rPr>
          <w:rFonts w:cstheme="minorHAnsi"/>
          <w:iCs/>
        </w:rPr>
        <w:t>A</w:t>
      </w:r>
      <w:r w:rsidRPr="0004038D">
        <w:rPr>
          <w:rFonts w:cstheme="minorHAnsi"/>
          <w:iCs/>
        </w:rPr>
        <w:t>Z = body mass index-for-age z-score, EC = Eastern Cape, KZN = KwaZulu-Natal</w:t>
      </w:r>
      <w:r>
        <w:rPr>
          <w:rFonts w:cstheme="minorHAnsi"/>
          <w:iCs/>
        </w:rPr>
        <w:t>,</w:t>
      </w:r>
      <w:r w:rsidRPr="0004038D">
        <w:rPr>
          <w:rFonts w:cstheme="minorHAnsi"/>
          <w:iCs/>
        </w:rPr>
        <w:t xml:space="preserve"> </w:t>
      </w:r>
      <w:proofErr w:type="spellStart"/>
      <w:r w:rsidRPr="0004038D">
        <w:rPr>
          <w:rFonts w:cstheme="minorHAnsi"/>
          <w:iCs/>
        </w:rPr>
        <w:t>Mphu</w:t>
      </w:r>
      <w:proofErr w:type="spellEnd"/>
      <w:r w:rsidRPr="0004038D">
        <w:rPr>
          <w:rFonts w:cstheme="minorHAnsi"/>
          <w:iCs/>
        </w:rPr>
        <w:t xml:space="preserve"> = </w:t>
      </w:r>
      <w:proofErr w:type="spellStart"/>
      <w:r w:rsidRPr="0004038D">
        <w:rPr>
          <w:rFonts w:cstheme="minorHAnsi"/>
          <w:iCs/>
        </w:rPr>
        <w:t>Mphumalanga</w:t>
      </w:r>
      <w:proofErr w:type="spellEnd"/>
      <w:r w:rsidRPr="0004038D">
        <w:rPr>
          <w:rFonts w:cstheme="minorHAnsi"/>
          <w:iCs/>
        </w:rPr>
        <w:t>, NC = Northern Cape</w:t>
      </w:r>
      <w:proofErr w:type="gramStart"/>
      <w:r w:rsidRPr="0004038D">
        <w:rPr>
          <w:rFonts w:cstheme="minorHAnsi"/>
          <w:iCs/>
        </w:rPr>
        <w:t>, ,</w:t>
      </w:r>
      <w:proofErr w:type="gramEnd"/>
      <w:r w:rsidRPr="0004038D">
        <w:rPr>
          <w:rFonts w:cstheme="minorHAnsi"/>
          <w:iCs/>
        </w:rPr>
        <w:t xml:space="preserve"> NWP = North West Province,</w:t>
      </w:r>
      <w:r>
        <w:rPr>
          <w:rFonts w:cstheme="minorHAnsi"/>
          <w:iCs/>
        </w:rPr>
        <w:t xml:space="preserve"> </w:t>
      </w:r>
      <w:r w:rsidRPr="0004038D">
        <w:rPr>
          <w:rFonts w:cstheme="minorHAnsi"/>
          <w:iCs/>
        </w:rPr>
        <w:t>WC = Western Cape</w:t>
      </w:r>
      <w:r>
        <w:rPr>
          <w:rFonts w:cstheme="minorHAnsi"/>
          <w:iCs/>
        </w:rPr>
        <w:t>,</w:t>
      </w:r>
      <w:r w:rsidRPr="0004038D">
        <w:rPr>
          <w:rFonts w:cstheme="minorHAnsi"/>
          <w:iCs/>
        </w:rPr>
        <w:t xml:space="preserve"> </w:t>
      </w:r>
      <w:r>
        <w:rPr>
          <w:rFonts w:cstheme="minorHAnsi"/>
          <w:iCs/>
        </w:rPr>
        <w:t>IOTF = International Obesity Task Force</w:t>
      </w:r>
    </w:p>
    <w:p w14:paraId="6021980F" w14:textId="253B2886" w:rsidR="00E22FD5" w:rsidRDefault="00E22FD5">
      <w:r>
        <w:br w:type="page"/>
      </w:r>
    </w:p>
    <w:p w14:paraId="561E7324" w14:textId="77777777" w:rsidR="00761664" w:rsidRPr="0004038D" w:rsidRDefault="00761664" w:rsidP="0076166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iCs/>
        </w:rPr>
      </w:pPr>
      <w:r w:rsidRPr="0004038D">
        <w:rPr>
          <w:rFonts w:cstheme="minorHAnsi"/>
          <w:b/>
          <w:iCs/>
        </w:rPr>
        <w:lastRenderedPageBreak/>
        <w:t xml:space="preserve">Table </w:t>
      </w:r>
      <w:r>
        <w:rPr>
          <w:rFonts w:cstheme="minorHAnsi"/>
          <w:b/>
          <w:iCs/>
        </w:rPr>
        <w:t>S2</w:t>
      </w:r>
      <w:r w:rsidRPr="0004038D">
        <w:rPr>
          <w:rFonts w:cstheme="minorHAnsi"/>
          <w:b/>
          <w:iCs/>
        </w:rPr>
        <w:t>. The prevalence of stunting, overweight and obesity among primary school-age children by province and reference</w:t>
      </w:r>
    </w:p>
    <w:tbl>
      <w:tblPr>
        <w:tblStyle w:val="TableGrid"/>
        <w:tblW w:w="13675" w:type="dxa"/>
        <w:tblLayout w:type="fixed"/>
        <w:tblLook w:val="04A0" w:firstRow="1" w:lastRow="0" w:firstColumn="1" w:lastColumn="0" w:noHBand="0" w:noVBand="1"/>
      </w:tblPr>
      <w:tblGrid>
        <w:gridCol w:w="1525"/>
        <w:gridCol w:w="1080"/>
        <w:gridCol w:w="990"/>
        <w:gridCol w:w="900"/>
        <w:gridCol w:w="1080"/>
        <w:gridCol w:w="900"/>
        <w:gridCol w:w="1530"/>
        <w:gridCol w:w="1530"/>
        <w:gridCol w:w="1260"/>
        <w:gridCol w:w="2880"/>
      </w:tblGrid>
      <w:tr w:rsidR="00761664" w:rsidRPr="0004038D" w14:paraId="6B3208F5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340F95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Province</w:t>
            </w:r>
          </w:p>
          <w:p w14:paraId="0D46A95D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tudy, setting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DC0D47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Year</w:t>
            </w:r>
            <w:r>
              <w:rPr>
                <w:rFonts w:cstheme="minorHAnsi"/>
                <w:b/>
              </w:rPr>
              <w:t xml:space="preserve"> of study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6F65B5A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Age group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1B373C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ample size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229A5E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tunted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88CA04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Under-weight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7BAA1F7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Overweight</w:t>
            </w:r>
          </w:p>
          <w:p w14:paraId="4DE46882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Obes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E8A1845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Cut-point referenc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2D1EF20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 xml:space="preserve">Prevalence </w:t>
            </w:r>
          </w:p>
          <w:p w14:paraId="6ACF7337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(%)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38407F5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Reference</w:t>
            </w:r>
          </w:p>
        </w:tc>
      </w:tr>
      <w:tr w:rsidR="00761664" w:rsidRPr="0004038D" w14:paraId="4AACA4C8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8E9FBA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</w:p>
        </w:tc>
        <w:tc>
          <w:tcPr>
            <w:tcW w:w="495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92A52B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720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D75389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Reference: NCHS WHZ &gt;2/</w:t>
            </w:r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b/>
              </w:rPr>
              <w:t>NCHS 85-95</w:t>
            </w:r>
            <w:r w:rsidRPr="0004038D">
              <w:rPr>
                <w:rFonts w:cstheme="minorHAnsi"/>
                <w:b/>
                <w:vertAlign w:val="superscript"/>
              </w:rPr>
              <w:t>th</w:t>
            </w:r>
            <w:r w:rsidRPr="0004038D">
              <w:rPr>
                <w:rFonts w:cstheme="minorHAnsi"/>
              </w:rPr>
              <w:t xml:space="preserve"> </w:t>
            </w:r>
          </w:p>
        </w:tc>
      </w:tr>
      <w:tr w:rsidR="00761664" w:rsidRPr="0004038D" w14:paraId="608AAC8F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3A69B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F6823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6E072F">
              <w:rPr>
                <w:rFonts w:cstheme="minorHAnsi"/>
              </w:rPr>
              <w:t>2005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EF92E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-9y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E2ECC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82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A3423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9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31598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7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45815D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80B26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NCHS WHZ&gt;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48657E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5.8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6A7154" w14:textId="36EB23C2" w:rsidR="00761664" w:rsidRPr="0004038D" w:rsidRDefault="00761664" w:rsidP="002732D4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Labadarios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5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MYWJhZGFyaW9zPC9BdXRob3I+PFllYXI+MjAwNTwvWWVh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3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5DD295A9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0ACC55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</w:p>
        </w:tc>
        <w:tc>
          <w:tcPr>
            <w:tcW w:w="495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4D9F51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720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E59004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 xml:space="preserve">Reference: CDC </w:t>
            </w:r>
            <w:proofErr w:type="gramStart"/>
            <w:r w:rsidRPr="0004038D">
              <w:rPr>
                <w:rFonts w:cstheme="minorHAnsi"/>
                <w:b/>
              </w:rPr>
              <w:t>2000  BMI</w:t>
            </w:r>
            <w:proofErr w:type="gramEnd"/>
            <w:r w:rsidRPr="0004038D">
              <w:rPr>
                <w:rFonts w:cstheme="minorHAnsi"/>
                <w:b/>
              </w:rPr>
              <w:t xml:space="preserve"> &gt;85</w:t>
            </w:r>
            <w:r w:rsidRPr="0004038D">
              <w:rPr>
                <w:rFonts w:cstheme="minorHAnsi"/>
                <w:b/>
                <w:vertAlign w:val="superscript"/>
              </w:rPr>
              <w:t>th</w:t>
            </w:r>
            <w:r w:rsidRPr="0004038D">
              <w:rPr>
                <w:rFonts w:cstheme="minorHAnsi"/>
                <w:b/>
              </w:rPr>
              <w:t xml:space="preserve"> and 95</w:t>
            </w:r>
            <w:r w:rsidRPr="0004038D">
              <w:rPr>
                <w:rFonts w:cstheme="minorHAnsi"/>
                <w:b/>
                <w:vertAlign w:val="superscript"/>
              </w:rPr>
              <w:t>th</w:t>
            </w:r>
            <w:r w:rsidRPr="0004038D">
              <w:rPr>
                <w:rFonts w:cstheme="minorHAnsi"/>
                <w:b/>
              </w:rPr>
              <w:t xml:space="preserve"> percentiles</w:t>
            </w:r>
          </w:p>
        </w:tc>
      </w:tr>
      <w:tr w:rsidR="00761664" w:rsidRPr="0004038D" w14:paraId="204444BD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C454A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</w:t>
            </w:r>
            <w:r>
              <w:rPr>
                <w:rFonts w:cstheme="minorHAnsi"/>
              </w:rPr>
              <w:t>U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F15A5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004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23D89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</w:t>
            </w:r>
            <w:r w:rsidRPr="0004038D">
              <w:rPr>
                <w:rFonts w:cstheme="minorHAnsi"/>
              </w:rPr>
              <w:t>-1</w:t>
            </w:r>
            <w:r>
              <w:rPr>
                <w:rFonts w:cstheme="minorHAnsi"/>
              </w:rPr>
              <w:t>2</w:t>
            </w:r>
            <w:r w:rsidRPr="0004038D">
              <w:rPr>
                <w:rFonts w:cstheme="minorHAnsi"/>
              </w:rPr>
              <w:t>y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38944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75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D9D8B5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9.6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F8364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1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46B37C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3605B5C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29DC4EB" w14:textId="77777777" w:rsidR="00761664" w:rsidRDefault="00761664" w:rsidP="002732D4">
            <w:pPr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BAZ 1-2</w:t>
            </w:r>
          </w:p>
          <w:p w14:paraId="699845CF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BAZ &gt;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BAF94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</w:t>
            </w:r>
            <w:r w:rsidRPr="0004038D">
              <w:rPr>
                <w:rFonts w:cstheme="minorHAnsi"/>
              </w:rPr>
              <w:t>9.0</w:t>
            </w:r>
          </w:p>
          <w:p w14:paraId="4CF9116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</w:t>
            </w:r>
            <w:r>
              <w:rPr>
                <w:rFonts w:cstheme="minorHAnsi"/>
              </w:rPr>
              <w:t>5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1D4748" w14:textId="59740903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>Timaeus</w:t>
            </w:r>
            <w:r w:rsidRPr="0004038D">
              <w:rPr>
                <w:rFonts w:cstheme="minorHAnsi"/>
                <w:i/>
                <w:color w:val="000000"/>
              </w:rPr>
              <w:t>,</w:t>
            </w:r>
            <w:r w:rsidRPr="0004038D">
              <w:rPr>
                <w:rFonts w:cstheme="minorHAnsi"/>
                <w:color w:val="000000"/>
              </w:rPr>
              <w:t xml:space="preserve"> 2012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Timaeus&lt;/Author&gt;&lt;Year&gt;2012&lt;/Year&gt;&lt;RecNum&gt;393&lt;/RecNum&gt;&lt;DisplayText&gt;&lt;style face="superscript"&gt;(78)&lt;/style&gt;&lt;/DisplayText&gt;&lt;record&gt;&lt;rec-number&gt;393&lt;/rec-number&gt;&lt;foreign-keys&gt;&lt;key app="EN" db-id="5taf9e9x6zret1es92rvst5750v95d9rsxre" timestamp="1595877750"&gt;393&lt;/key&gt;&lt;/foreign-keys&gt;&lt;ref-type name="Journal Article"&gt;17&lt;/ref-type&gt;&lt;contributors&gt;&lt;authors&gt;&lt;author&gt;Timaeus, I. M.&lt;/author&gt;&lt;/authors&gt;&lt;/contributors&gt;&lt;auth-address&gt;Department of Population Studies, London School of Hygiene &amp;amp; Tropical Medicine, Keppel Street, London WC1E 7HT, UK. ian.timaeus@lshtm.ac.uk&lt;/auth-address&gt;&lt;titles&gt;&lt;title&gt;Stunting and obesity in childhood: a reassessment using longitudinal data from South Africa&lt;/title&gt;&lt;secondary-title&gt;Int J Epidemiol&lt;/secondary-title&gt;&lt;/titles&gt;&lt;periodical&gt;&lt;full-title&gt;Int J Epidemiol&lt;/full-title&gt;&lt;abbr-1&gt;International journal of epidemiology&lt;/abbr-1&gt;&lt;/periodical&gt;&lt;pages&gt;764-72&lt;/pages&gt;&lt;volume&gt;41&lt;/volume&gt;&lt;number&gt;3&lt;/number&gt;&lt;keywords&gt;&lt;keyword&gt;Age Factors&lt;/keyword&gt;&lt;keyword&gt;*Body Height&lt;/keyword&gt;&lt;keyword&gt;Body Mass Index&lt;/keyword&gt;&lt;keyword&gt;Body Weights and Measures&lt;/keyword&gt;&lt;keyword&gt;Child&lt;/keyword&gt;&lt;keyword&gt;*Child Development&lt;/keyword&gt;&lt;keyword&gt;Child Nutrition Disorders/*epidemiology&lt;/keyword&gt;&lt;keyword&gt;Child, Preschool&lt;/keyword&gt;&lt;keyword&gt;Cross-Sectional Studies&lt;/keyword&gt;&lt;keyword&gt;Female&lt;/keyword&gt;&lt;keyword&gt;Humans&lt;/keyword&gt;&lt;keyword&gt;Infant&lt;/keyword&gt;&lt;keyword&gt;Longitudinal Studies&lt;/keyword&gt;&lt;keyword&gt;Male&lt;/keyword&gt;&lt;keyword&gt;Obesity/*epidemiology&lt;/keyword&gt;&lt;keyword&gt;Risk Factors&lt;/keyword&gt;&lt;keyword&gt;Sex Factors&lt;/keyword&gt;&lt;keyword&gt;Socioeconomic Factors&lt;/keyword&gt;&lt;keyword&gt;South Africa/epidemiology&lt;/keyword&gt;&lt;/keywords&gt;&lt;dates&gt;&lt;year&gt;2012&lt;/year&gt;&lt;pub-dates&gt;&lt;date&gt;Jun&lt;/date&gt;&lt;/pub-dates&gt;&lt;/dates&gt;&lt;isbn&gt;1464-3685 (Electronic)&amp;#xD;0300-5771 (Linking)&lt;/isbn&gt;&lt;accession-num&gt;22421056&lt;/accession-num&gt;&lt;urls&gt;&lt;related-urls&gt;&lt;url&gt;https://www.ncbi.nlm.nih.gov/pubmed/22421056&lt;/url&gt;&lt;/related-urls&gt;&lt;/urls&gt;&lt;electronic-resource-num&gt;10.1093/ije/dys026&lt;/electronic-resource-num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305C03">
              <w:rPr>
                <w:rFonts w:cstheme="minorHAnsi"/>
                <w:noProof/>
                <w:color w:val="000000"/>
                <w:vertAlign w:val="superscript"/>
              </w:rPr>
              <w:t>82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16E267B6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60DC73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Limpopo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9A1ABC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A46EC4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-13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DE3E9A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B86FDB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4C1083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1C65D81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0A1EB7BB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577B3336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85-95</w:t>
            </w:r>
            <w:r w:rsidRPr="0004038D">
              <w:rPr>
                <w:rFonts w:cstheme="minorHAnsi"/>
                <w:vertAlign w:val="superscript"/>
              </w:rPr>
              <w:t xml:space="preserve">th </w:t>
            </w:r>
            <w:r>
              <w:rPr>
                <w:rFonts w:cstheme="minorHAnsi"/>
              </w:rPr>
              <w:t>p</w:t>
            </w:r>
          </w:p>
          <w:p w14:paraId="2C6873E3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&gt;95</w:t>
            </w:r>
            <w:r w:rsidRPr="0004038D">
              <w:rPr>
                <w:rFonts w:cstheme="minorHAnsi"/>
                <w:vertAlign w:val="superscript"/>
              </w:rPr>
              <w:t>th</w:t>
            </w:r>
            <w:r w:rsidRPr="0004038D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p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E329A1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1</w:t>
            </w:r>
          </w:p>
          <w:p w14:paraId="364D466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0.8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4D92E184" w14:textId="641A2A1E" w:rsidR="00761664" w:rsidRPr="0004038D" w:rsidRDefault="00761664" w:rsidP="002732D4">
            <w:pPr>
              <w:rPr>
                <w:rFonts w:cstheme="minorHAnsi"/>
                <w:color w:val="000000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Malongane</w:t>
            </w:r>
            <w:proofErr w:type="spellEnd"/>
            <w:r>
              <w:rPr>
                <w:rFonts w:cstheme="minorHAnsi"/>
                <w:color w:val="000000"/>
              </w:rPr>
              <w:t xml:space="preserve"> &amp;</w:t>
            </w:r>
            <w:r w:rsidRPr="0004038D">
              <w:rPr>
                <w:rFonts w:cstheme="minorHAnsi"/>
                <w:color w:val="000000"/>
              </w:rPr>
              <w:t xml:space="preserve"> </w:t>
            </w:r>
            <w:proofErr w:type="spellStart"/>
            <w:r w:rsidRPr="00164963">
              <w:t>Mbhenyane</w:t>
            </w:r>
            <w:proofErr w:type="spellEnd"/>
            <w:r>
              <w:t>,</w:t>
            </w:r>
            <w:r w:rsidRPr="0004038D">
              <w:rPr>
                <w:rFonts w:cstheme="minorHAnsi"/>
                <w:color w:val="000000"/>
              </w:rPr>
              <w:t xml:space="preserve"> 2017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Malongane&lt;/Author&gt;&lt;Year&gt;2017&lt;/Year&gt;&lt;RecNum&gt;528&lt;/RecNum&gt;&lt;DisplayText&gt;&lt;style face="superscript"&gt;(69)&lt;/style&gt;&lt;/DisplayText&gt;&lt;record&gt;&lt;rec-number&gt;528&lt;/rec-number&gt;&lt;foreign-keys&gt;&lt;key app="EN" db-id="5taf9e9x6zret1es92rvst5750v95d9rsxre" timestamp="1599855991"&gt;528&lt;/key&gt;&lt;/foreign-keys&gt;&lt;ref-type name="Journal Article"&gt;17&lt;/ref-type&gt;&lt;contributors&gt;&lt;authors&gt;&lt;author&gt;Malongane, F.&lt;/author&gt;&lt;author&gt;Mbhenyane, X. G.&lt;/author&gt;&lt;/authors&gt;&lt;/contributors&gt;&lt;titles&gt;&lt;title&gt;Nutritional status of children on the National School Nutrition Programme in Capricorn District, Limpopo Province, South Africa&lt;/title&gt;&lt;secondary-title&gt;South African Journal of Child Health&lt;/secondary-title&gt;&lt;/titles&gt;&lt;periodical&gt;&lt;full-title&gt;South African Journal of Child Health&lt;/full-title&gt;&lt;/periodical&gt;&lt;volume&gt;11&lt;/volume&gt;&lt;number&gt;1&lt;/number&gt;&lt;section&gt;11&lt;/section&gt;&lt;dates&gt;&lt;year&gt;2017&lt;/year&gt;&lt;/dates&gt;&lt;isbn&gt;1999-7671&amp;#xD;1994-3032&lt;/isbn&gt;&lt;urls&gt;&lt;/urls&gt;&lt;electronic-resource-num&gt;10.7196/SAJCH.2017.v11i1.1124&lt;/electronic-resource-num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73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17984393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6B1740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Limpopo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0BD123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071F5B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-13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EEB7C5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B0DE4C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F0F8C7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628BFAE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2F257C09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4C14325F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85-95</w:t>
            </w:r>
            <w:r w:rsidRPr="0004038D">
              <w:rPr>
                <w:rFonts w:cstheme="minorHAnsi"/>
                <w:vertAlign w:val="superscript"/>
              </w:rPr>
              <w:t xml:space="preserve">th </w:t>
            </w:r>
            <w:r>
              <w:rPr>
                <w:rFonts w:cstheme="minorHAnsi"/>
              </w:rPr>
              <w:t>p</w:t>
            </w:r>
          </w:p>
          <w:p w14:paraId="3DDD3CD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&gt;95</w:t>
            </w:r>
            <w:r w:rsidRPr="0004038D">
              <w:rPr>
                <w:rFonts w:cstheme="minorHAnsi"/>
                <w:vertAlign w:val="superscript"/>
              </w:rPr>
              <w:t>th</w:t>
            </w:r>
            <w:r w:rsidRPr="0004038D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p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B73747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8</w:t>
            </w:r>
          </w:p>
          <w:p w14:paraId="474714A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2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0CF113FB" w14:textId="47BEE088" w:rsidR="00761664" w:rsidRPr="0004038D" w:rsidRDefault="00761664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Toriola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</w:t>
            </w:r>
            <w:r>
              <w:rPr>
                <w:rFonts w:cstheme="minorHAnsi"/>
              </w:rPr>
              <w:t>5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Toriola&lt;/Author&gt;&lt;Year&gt;2015&lt;/Year&gt;&lt;RecNum&gt;614&lt;/RecNum&gt;&lt;DisplayText&gt;&lt;style face="superscript"&gt;(70)&lt;/style&gt;&lt;/DisplayText&gt;&lt;record&gt;&lt;rec-number&gt;614&lt;/rec-number&gt;&lt;foreign-keys&gt;&lt;key app="EN" db-id="5taf9e9x6zret1es92rvst5750v95d9rsxre" timestamp="1668410718"&gt;614&lt;/key&gt;&lt;/foreign-keys&gt;&lt;ref-type name="Journal Article"&gt;17&lt;/ref-type&gt;&lt;contributors&gt;&lt;authors&gt;&lt;author&gt;Toriola, O. O.&lt;/author&gt;&lt;author&gt;Monyeki, M. A.&lt;/author&gt;&lt;author&gt;Toriola, A. L.&lt;/author&gt;&lt;/authors&gt;&lt;/contributors&gt;&lt;auth-address&gt;Physical Activity, Sport and Recreation Focus Area, North-West University, Potchefstroom Campus. andries.monyeki@nwu.ac.za.&lt;/auth-address&gt;&lt;titles&gt;&lt;title&gt;Two-year longitudinal health-related fitness, anthropometry and body composition status amongst adolescents in Tlokwe Municipality: The PAHL Study&lt;/title&gt;&lt;secondary-title&gt;Afr J Prim Health Care Fam Med&lt;/secondary-title&gt;&lt;/titles&gt;&lt;periodical&gt;&lt;full-title&gt;Afr J Prim Health Care Fam Med&lt;/full-title&gt;&lt;/periodical&gt;&lt;pages&gt;896&lt;/pages&gt;&lt;volume&gt;7&lt;/volume&gt;&lt;number&gt;1&lt;/number&gt;&lt;edition&gt;20151030&lt;/edition&gt;&lt;keywords&gt;&lt;keyword&gt;Adolescent&lt;/keyword&gt;&lt;keyword&gt;*Anthropometry&lt;/keyword&gt;&lt;keyword&gt;Body Composition/*physiology&lt;/keyword&gt;&lt;keyword&gt;Female&lt;/keyword&gt;&lt;keyword&gt;Humans&lt;/keyword&gt;&lt;keyword&gt;Longitudinal Studies&lt;/keyword&gt;&lt;keyword&gt;Male&lt;/keyword&gt;&lt;keyword&gt;*Physical Fitness&lt;/keyword&gt;&lt;keyword&gt;South Africa&lt;/keyword&gt;&lt;/keywords&gt;&lt;dates&gt;&lt;year&gt;2015&lt;/year&gt;&lt;pub-dates&gt;&lt;date&gt;Oct 30&lt;/date&gt;&lt;/pub-dates&gt;&lt;/dates&gt;&lt;isbn&gt;2071-2936 (Electronic)&amp;#xD;2071-2928 (Linking)&lt;/isbn&gt;&lt;accession-num&gt;26842513&lt;/accession-num&gt;&lt;urls&gt;&lt;related-urls&gt;&lt;url&gt;https://www.ncbi.nlm.nih.gov/pubmed/26842513&lt;/url&gt;&lt;/related-urls&gt;&lt;/urls&gt;&lt;custom2&gt;PMC4656917&lt;/custom2&gt;&lt;electronic-resource-num&gt;10.4102/phcfm.v7i1.896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7</w:t>
            </w:r>
            <w:r w:rsidR="00B57C02">
              <w:rPr>
                <w:rFonts w:cstheme="minorHAnsi"/>
                <w:noProof/>
                <w:vertAlign w:val="superscript"/>
              </w:rPr>
              <w:t>4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4EFBFF58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47652B8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Limpopo </w:t>
            </w:r>
          </w:p>
          <w:p w14:paraId="0F42CA2F" w14:textId="77777777" w:rsidR="00761664" w:rsidRPr="0004038D" w:rsidRDefault="00761664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Mphu</w:t>
            </w:r>
            <w:proofErr w:type="spellEnd"/>
            <w:r w:rsidRPr="0004038D">
              <w:rPr>
                <w:rFonts w:cstheme="minorHAnsi"/>
              </w:rPr>
              <w:t xml:space="preserve">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0532A2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184825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-13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389269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F9A204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6D64C0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6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2630179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1E04D9CA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3B23D221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85-95</w:t>
            </w:r>
            <w:r w:rsidRPr="0004038D">
              <w:rPr>
                <w:rFonts w:cstheme="minorHAnsi"/>
                <w:vertAlign w:val="superscript"/>
              </w:rPr>
              <w:t xml:space="preserve">th </w:t>
            </w:r>
            <w:r>
              <w:rPr>
                <w:rFonts w:cstheme="minorHAnsi"/>
              </w:rPr>
              <w:t>p</w:t>
            </w:r>
          </w:p>
          <w:p w14:paraId="68411B38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&gt;95</w:t>
            </w:r>
            <w:r w:rsidRPr="0004038D">
              <w:rPr>
                <w:rFonts w:cstheme="minorHAnsi"/>
                <w:vertAlign w:val="superscript"/>
              </w:rPr>
              <w:t>th</w:t>
            </w:r>
            <w:r w:rsidRPr="0004038D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p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4BE2E6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2</w:t>
            </w:r>
          </w:p>
          <w:p w14:paraId="2F05FC7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4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3B2D758" w14:textId="46E33DA4" w:rsidR="00761664" w:rsidRPr="0004038D" w:rsidRDefault="00761664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Moselakgomo</w:t>
            </w:r>
            <w:proofErr w:type="spellEnd"/>
            <w:r>
              <w:rPr>
                <w:rFonts w:cstheme="minorHAnsi"/>
                <w:color w:val="000000"/>
              </w:rPr>
              <w:t xml:space="preserve"> &amp; Van </w:t>
            </w:r>
            <w:proofErr w:type="spellStart"/>
            <w:r>
              <w:rPr>
                <w:rFonts w:cstheme="minorHAnsi"/>
                <w:color w:val="000000"/>
              </w:rPr>
              <w:t>Staden</w:t>
            </w:r>
            <w:proofErr w:type="spellEnd"/>
            <w:r>
              <w:rPr>
                <w:rFonts w:cstheme="minorHAnsi"/>
                <w:color w:val="000000"/>
              </w:rPr>
              <w:t>,</w:t>
            </w:r>
            <w:r w:rsidRPr="0004038D">
              <w:rPr>
                <w:rFonts w:cstheme="minorHAnsi"/>
                <w:color w:val="000000"/>
              </w:rPr>
              <w:t xml:space="preserve"> 2017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Nb3NlbGFrZ29tbzwvQXV0aG9yPjxZZWFyPjIwMTc8L1ll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Nb3NlbGFrZ29tbzwvQXV0aG9yPjxZZWFyPjIwMTc8L1ll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7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0DE9CFFF" w14:textId="77777777" w:rsidTr="001C624B"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7FAB89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Limpopo 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E4751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01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6C064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-15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39003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C95F7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2.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61631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7.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23BFBB" w14:textId="77777777" w:rsidR="00761664" w:rsidRPr="0004038D" w:rsidRDefault="00761664" w:rsidP="002732D4">
            <w:pPr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7F0FF9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948F4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49B678" w14:textId="77E6C684" w:rsidR="00761664" w:rsidRPr="0004038D" w:rsidRDefault="00761664" w:rsidP="002732D4">
            <w:pPr>
              <w:rPr>
                <w:rFonts w:cstheme="minorHAnsi"/>
                <w:color w:val="000000"/>
              </w:rPr>
            </w:pPr>
            <w:r w:rsidRPr="0020027C">
              <w:rPr>
                <w:rFonts w:cstheme="minorHAnsi"/>
                <w:color w:val="000000"/>
              </w:rPr>
              <w:t xml:space="preserve">Modjadji </w:t>
            </w:r>
            <w:r w:rsidRPr="006E072F">
              <w:rPr>
                <w:rFonts w:cstheme="minorHAnsi"/>
                <w:color w:val="000000"/>
              </w:rPr>
              <w:t>&amp; Madiba,</w:t>
            </w:r>
            <w:r>
              <w:rPr>
                <w:rFonts w:cstheme="minorHAnsi"/>
                <w:color w:val="000000"/>
              </w:rPr>
              <w:t xml:space="preserve"> 2019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Nb2RqYWRqaTwvQXV0aG9yPjxZZWFyPjIwMTk8L1llYXI+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Nb2RqYWRqaTwvQXV0aG9yPjxZZWFyPjIwMTk8L1llYXI+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4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3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6B77C7C8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DD182A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</w:p>
        </w:tc>
        <w:tc>
          <w:tcPr>
            <w:tcW w:w="495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F4FBBF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720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6A84D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b/>
              </w:rPr>
              <w:t>Reference: WHO 200</w:t>
            </w:r>
            <w:r>
              <w:rPr>
                <w:rFonts w:cstheme="minorHAnsi"/>
                <w:b/>
              </w:rPr>
              <w:t>7</w:t>
            </w:r>
            <w:r w:rsidRPr="0004038D">
              <w:rPr>
                <w:rFonts w:cstheme="minorHAnsi"/>
                <w:b/>
              </w:rPr>
              <w:t xml:space="preserve"> B</w:t>
            </w:r>
            <w:r>
              <w:rPr>
                <w:rFonts w:cstheme="minorHAnsi"/>
                <w:b/>
              </w:rPr>
              <w:t>A</w:t>
            </w:r>
            <w:r w:rsidRPr="0004038D">
              <w:rPr>
                <w:rFonts w:cstheme="minorHAnsi"/>
                <w:b/>
              </w:rPr>
              <w:t xml:space="preserve">Z </w:t>
            </w:r>
          </w:p>
        </w:tc>
      </w:tr>
      <w:tr w:rsidR="00761664" w:rsidRPr="0004038D" w14:paraId="4867E445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38380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WP R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C9F51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CCC5D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-12y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CE38A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5F071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2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A0340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4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F8EA99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464CEBAA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F9AACF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1-2</w:t>
            </w:r>
          </w:p>
          <w:p w14:paraId="781A76B3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</w:t>
            </w:r>
            <w:r>
              <w:rPr>
                <w:rFonts w:cstheme="minorHAnsi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48B76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0</w:t>
            </w:r>
          </w:p>
          <w:p w14:paraId="42AFAB9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0.6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8560E1A" w14:textId="119BCBD8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Van der </w:t>
            </w:r>
            <w:proofErr w:type="spellStart"/>
            <w:r w:rsidRPr="0004038D">
              <w:rPr>
                <w:rFonts w:cstheme="minorHAnsi"/>
              </w:rPr>
              <w:t>Hoeven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</w:t>
            </w:r>
            <w:r>
              <w:rPr>
                <w:rFonts w:cstheme="minorHAnsi"/>
              </w:rPr>
              <w:t>6</w:t>
            </w:r>
            <w:r>
              <w:rPr>
                <w:rFonts w:cstheme="minorHAnsi"/>
              </w:rPr>
              <w:fldChar w:fldCharType="begin">
                <w:fldData xml:space="preserve">PEVuZE5vdGU+PENpdGU+PEF1dGhvcj52YW4gZGVyIEhvZXZlbjwvQXV0aG9yPjxZZWFyPjIwMTY8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2YW4gZGVyIEhvZXZlbjwvQXV0aG9yPjxZZWFyPjIwMTY8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11</w:t>
            </w:r>
            <w:r w:rsidR="00B57C02">
              <w:rPr>
                <w:rFonts w:cstheme="minorHAnsi"/>
                <w:noProof/>
                <w:vertAlign w:val="superscript"/>
              </w:rPr>
              <w:t>3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2C966546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54AD0953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WC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D4BA25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99F169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</w:t>
            </w:r>
            <w:r>
              <w:rPr>
                <w:rFonts w:cstheme="minorHAnsi"/>
              </w:rPr>
              <w:t>-</w:t>
            </w:r>
            <w:r w:rsidRPr="0004038D">
              <w:rPr>
                <w:rFonts w:cstheme="minorHAnsi"/>
              </w:rPr>
              <w:t>12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732101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6A04AE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.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E654B4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4F054C0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194206E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150F9068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1-2</w:t>
            </w:r>
          </w:p>
          <w:p w14:paraId="11239A02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</w:t>
            </w:r>
            <w:r>
              <w:rPr>
                <w:rFonts w:cstheme="minorHAnsi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DD8095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4.3</w:t>
            </w:r>
          </w:p>
          <w:p w14:paraId="03EBBE9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7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05FBEBEC" w14:textId="78926238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Abrahams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1</w:t>
            </w:r>
            <w:r>
              <w:rPr>
                <w:rFonts w:cstheme="minorHAnsi"/>
              </w:rPr>
              <w:fldChar w:fldCharType="begin">
                <w:fldData xml:space="preserve">PEVuZE5vdGU+PENpdGU+PEF1dGhvcj5BYnJhaGFtczwvQXV0aG9yPjxZZWFyPjIwMTE8L1llYXI+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BYnJhaGFtczwvQXV0aG9yPjxZZWFyPjIwMTE8L1llYXI+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4</w:t>
            </w:r>
            <w:r w:rsidR="00B57C02">
              <w:rPr>
                <w:rFonts w:cstheme="minorHAnsi"/>
                <w:noProof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59EA5F02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0B7EC2C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WC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AEC213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FC3DF0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-13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850D0E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F6B56A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3E846F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60F76D1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0F1FD7E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53AA91A2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1-2</w:t>
            </w:r>
          </w:p>
          <w:p w14:paraId="51A1D016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</w:t>
            </w:r>
            <w:r>
              <w:rPr>
                <w:rFonts w:cstheme="minorHAnsi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7B8CCD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.5</w:t>
            </w:r>
          </w:p>
          <w:p w14:paraId="1796F65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8.6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5758E8C" w14:textId="7B2785AC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De Villiers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6</w:t>
            </w:r>
            <w:r>
              <w:rPr>
                <w:rFonts w:cstheme="minorHAnsi"/>
              </w:rPr>
              <w:fldChar w:fldCharType="begin">
                <w:fldData xml:space="preserve">PEVuZE5vdGU+PENpdGU+PEF1dGhvcj5kZSBWaWxsaWVyczwvQXV0aG9yPjxZZWFyPjIwMTY8L1ll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kZSBWaWxsaWVyczwvQXV0aG9yPjxZZWFyPjIwMTY8L1ll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4</w:t>
            </w:r>
            <w:r w:rsidR="00B57C02">
              <w:rPr>
                <w:rFonts w:cstheme="minorHAnsi"/>
                <w:noProof/>
                <w:vertAlign w:val="superscript"/>
              </w:rPr>
              <w:t>7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290DCABB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F4BBAE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WC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74CF37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E25497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-11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780324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C156B5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CC2CBA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580ACB16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311DDE8A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B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1EF1BE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6.1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D0EBA4C" w14:textId="508F52A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LeBlanc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5</w:t>
            </w:r>
            <w:r>
              <w:rPr>
                <w:rFonts w:cstheme="minorHAnsi"/>
              </w:rPr>
              <w:fldChar w:fldCharType="begin">
                <w:fldData xml:space="preserve">PEVuZE5vdGU+PENpdGU+PEF1dGhvcj5MZUJsYW5jPC9BdXRob3I+PFllYXI+MjAxNTwvWWVhcj48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ZUJsYW5jPC9BdXRob3I+PFllYXI+MjAxNTwvWWVhcj48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4</w:t>
            </w:r>
            <w:r w:rsidR="00B57C02">
              <w:rPr>
                <w:rFonts w:cstheme="minorHAnsi"/>
                <w:noProof/>
                <w:vertAlign w:val="superscript"/>
              </w:rPr>
              <w:t>8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1F66CD2B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1127289A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EC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64D460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D85641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-18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15CF05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57CFF5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75D70C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26BB2C26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759982B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1D37DF27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1-2</w:t>
            </w:r>
          </w:p>
          <w:p w14:paraId="037891A5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</w:t>
            </w:r>
            <w:r>
              <w:rPr>
                <w:rFonts w:cstheme="minorHAnsi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3781C7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4.0</w:t>
            </w:r>
          </w:p>
          <w:p w14:paraId="71E7E90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0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68E474EE" w14:textId="21EE3E18" w:rsidR="00761664" w:rsidRPr="0004038D" w:rsidRDefault="00761664" w:rsidP="002732D4">
            <w:pPr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Oldewage</w:t>
            </w:r>
            <w:proofErr w:type="spellEnd"/>
            <w:r w:rsidRPr="0004038D">
              <w:rPr>
                <w:rFonts w:cstheme="minorHAnsi"/>
              </w:rPr>
              <w:t>-Theron</w:t>
            </w:r>
            <w:r>
              <w:rPr>
                <w:rFonts w:cstheme="minorHAnsi"/>
              </w:rPr>
              <w:t xml:space="preserve"> </w:t>
            </w:r>
            <w:r w:rsidRPr="00185767">
              <w:rPr>
                <w:rFonts w:cstheme="minorHAnsi"/>
                <w:i/>
                <w:iCs/>
              </w:rPr>
              <w:t>et al</w:t>
            </w:r>
            <w:r>
              <w:rPr>
                <w:rFonts w:cstheme="minorHAnsi"/>
              </w:rPr>
              <w:t>.</w:t>
            </w:r>
            <w:r w:rsidRPr="0004038D">
              <w:rPr>
                <w:rFonts w:cstheme="minorHAnsi"/>
              </w:rPr>
              <w:t>, 201</w:t>
            </w:r>
            <w:r>
              <w:rPr>
                <w:rFonts w:cstheme="minorHAnsi"/>
              </w:rPr>
              <w:t>7</w:t>
            </w:r>
            <w:r>
              <w:rPr>
                <w:rFonts w:cstheme="minorHAnsi"/>
              </w:rPr>
              <w:fldChar w:fldCharType="begin">
                <w:fldData xml:space="preserve">PEVuZE5vdGU+PENpdGU+PEF1dGhvcj5PbGRld2FnZS1UaGVyb248L0F1dGhvcj48WWVhcj4yMDE3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PbGRld2FnZS1UaGVyb248L0F1dGhvcj48WWVhcj4yMDE3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11</w:t>
            </w:r>
            <w:r w:rsidR="00B57C02">
              <w:rPr>
                <w:rFonts w:cstheme="minorHAnsi"/>
                <w:noProof/>
                <w:vertAlign w:val="superscript"/>
              </w:rPr>
              <w:t>4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47E15A44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45D9A40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EC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9760C8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0CBD0D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-12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6189A1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8DCE64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D7A53C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58EC14E3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73EA396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7BA8342C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1-2</w:t>
            </w:r>
          </w:p>
          <w:p w14:paraId="7EE67896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</w:t>
            </w:r>
            <w:r>
              <w:rPr>
                <w:rFonts w:cstheme="minorHAnsi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AAD156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2</w:t>
            </w:r>
          </w:p>
          <w:p w14:paraId="0D1A83C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1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4D3D6891" w14:textId="29BCE48E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Gerber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8</w:t>
            </w:r>
            <w:r>
              <w:rPr>
                <w:rFonts w:cstheme="minorHAnsi"/>
              </w:rPr>
              <w:fldChar w:fldCharType="begin">
                <w:fldData xml:space="preserve">PEVuZE5vdGU+PENpdGU+PEF1dGhvcj5HZXJiZXI8L0F1dGhvcj48WWVhcj4yMDE4PC9ZZWFyPjxS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HZXJiZXI8L0F1dGhvcj48WWVhcj4yMDE4PC9ZZWFyPjxS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7</w:t>
            </w:r>
            <w:r w:rsidR="00B57C02">
              <w:rPr>
                <w:rFonts w:cstheme="minorHAnsi"/>
                <w:noProof/>
                <w:vertAlign w:val="superscript"/>
              </w:rPr>
              <w:t>7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10F3B6EA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B50C98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EC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54F3BC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BB5C41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-12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730B56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2ABB40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.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025CC8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65233C8A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13D66582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t>B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</w:t>
            </w:r>
            <w:r>
              <w:rPr>
                <w:rFonts w:cstheme="minorHAnsi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300EAD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4.9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753F1ACA" w14:textId="5B7F7A1D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Graham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8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Graham&lt;/Author&gt;&lt;Year&gt;2018&lt;/Year&gt;&lt;RecNum&gt;611&lt;/RecNum&gt;&lt;DisplayText&gt;&lt;style face="superscript"&gt;(74)&lt;/style&gt;&lt;/DisplayText&gt;&lt;record&gt;&lt;rec-number&gt;611&lt;/rec-number&gt;&lt;foreign-keys&gt;&lt;key app="EN" db-id="5taf9e9x6zret1es92rvst5750v95d9rsxre" timestamp="1668410289"&gt;611&lt;/key&gt;&lt;/foreign-keys&gt;&lt;ref-type name="Journal Article"&gt;17&lt;/ref-type&gt;&lt;contributors&gt;&lt;authors&gt;&lt;author&gt;Graham, I.&lt;/author&gt;&lt;author&gt;Hochfeld, T.&lt;/author&gt;&lt;author&gt;Stuart, L.&lt;/author&gt;&lt;/authors&gt;&lt;/contributors&gt;&lt;titles&gt;&lt;title&gt;Double trouble: Addressing stunting and obesity via school nutrition&lt;/title&gt;&lt;secondary-title&gt;South African Journal of Child Health&lt;/secondary-title&gt;&lt;/titles&gt;&lt;periodical&gt;&lt;full-title&gt;South African Journal of Child Health&lt;/full-title&gt;&lt;/periodical&gt;&lt;pages&gt;90-94&lt;/pages&gt;&lt;volume&gt;13&lt;/volume&gt;&lt;number&gt;3&lt;/number&gt;&lt;section&gt;90&lt;/section&gt;&lt;dates&gt;&lt;year&gt;2018&lt;/year&gt;&lt;/dates&gt;&lt;urls&gt;&lt;/urls&gt;&lt;electronic-resource-num&gt;10.7196/SAJCH.2018.v12i3.1455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7</w:t>
            </w:r>
            <w:r w:rsidR="00B57C02">
              <w:rPr>
                <w:rFonts w:cstheme="minorHAnsi"/>
                <w:noProof/>
                <w:vertAlign w:val="superscript"/>
              </w:rPr>
              <w:t>8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59389A" w14:paraId="737D96C6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0BCE87A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EC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A2F7660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9DD03A3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6-12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EE157FD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27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5F93B3C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9.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5623ABA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2473A174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0305953E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83B248C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FF5CB1A" w14:textId="7C9AF2BE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C577D3">
              <w:rPr>
                <w:rFonts w:cstheme="minorHAnsi"/>
                <w:color w:val="000000" w:themeColor="text1"/>
                <w:lang w:val="en-US"/>
              </w:rPr>
              <w:t>Beckma</w:t>
            </w:r>
            <w:r>
              <w:rPr>
                <w:rFonts w:cstheme="minorHAnsi"/>
                <w:color w:val="000000" w:themeColor="text1"/>
                <w:lang w:val="en-US"/>
              </w:rPr>
              <w:t>nn</w:t>
            </w:r>
            <w:r w:rsidRPr="0059389A">
              <w:rPr>
                <w:rFonts w:cstheme="minorHAnsi"/>
                <w:color w:val="000000" w:themeColor="text1"/>
                <w:lang w:val="en-US"/>
              </w:rPr>
              <w:t xml:space="preserve"> et al. 2021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>
                <w:fldData xml:space="preserve">PEVuZE5vdGU+PENpdGU+PEF1dGhvcj5CZWNrbWFubjwvQXV0aG9yPjxZZWFyPjIwMjE8L1llYXI+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</w:fldData>
              </w:fldChar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>
                <w:fldData xml:space="preserve">PEVuZE5vdGU+PENpdGU+PEF1dGhvcj5CZWNrbWFubjwvQXV0aG9yPjxZZWFyPjIwMjE8L1llYXI+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</w:fldData>
              </w:fldChar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  <w:lang w:val="en-US"/>
              </w:rPr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  <w:r>
              <w:rPr>
                <w:rFonts w:cstheme="minorHAnsi"/>
                <w:color w:val="000000" w:themeColor="text1"/>
                <w:lang w:val="en-US"/>
              </w:rPr>
            </w:r>
            <w:r>
              <w:rPr>
                <w:rFonts w:cstheme="minorHAnsi"/>
                <w:color w:val="000000" w:themeColor="text1"/>
                <w:lang w:val="en-US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(7</w:t>
            </w:r>
            <w:r w:rsidR="00B57C02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9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)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</w:p>
        </w:tc>
      </w:tr>
      <w:tr w:rsidR="00761664" w:rsidRPr="0059389A" w14:paraId="3A8A7EBB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340E21E4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EC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D36FA54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12E1B77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6-9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0E091DA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3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2482813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5360625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2496777D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/</w:t>
            </w:r>
          </w:p>
          <w:p w14:paraId="3B72A9D0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38E95B44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59389A">
              <w:rPr>
                <w:rFonts w:cstheme="minorHAnsi"/>
                <w:color w:val="000000" w:themeColor="text1"/>
              </w:rPr>
              <w:t>&gt;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B5F1D36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9.3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3AF094D5" w14:textId="6B2925E6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proofErr w:type="spellStart"/>
            <w:r w:rsidRPr="0059389A">
              <w:rPr>
                <w:rFonts w:cstheme="minorHAnsi"/>
                <w:color w:val="000000" w:themeColor="text1"/>
                <w:lang w:val="en-US"/>
              </w:rPr>
              <w:t>Matjuda</w:t>
            </w:r>
            <w:proofErr w:type="spellEnd"/>
            <w:r w:rsidRPr="0059389A">
              <w:rPr>
                <w:rFonts w:cstheme="minorHAnsi"/>
                <w:color w:val="000000" w:themeColor="text1"/>
                <w:lang w:val="en-US"/>
              </w:rPr>
              <w:t xml:space="preserve"> et al., 2020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/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 &lt;EndNote&gt;&lt;Cite&gt;&lt;Author&gt;Matjuda&lt;/Author&gt;&lt;Year&gt;2020&lt;/Year&gt;&lt;RecNum&gt;603&lt;/RecNum&gt;&lt;DisplayText&gt;&lt;style face="superscript"&gt;(114)&lt;/style&gt;&lt;/DisplayText&gt;&lt;record&gt;&lt;rec-number&gt;603&lt;/rec-number&gt;&lt;foreign-keys&gt;&lt;key app="EN" db-id="5taf9e9x6zret1es92rvst5750v95d9rsxre" timestamp="1655461759"&gt;603&lt;/key&gt;&lt;/foreign-keys&gt;&lt;ref-type name="Journal Article"&gt;17&lt;/ref-type&gt;&lt;contributors&gt;&lt;authors&gt;&lt;author&gt;Matjuda, E. N.&lt;/author&gt;&lt;author&gt;Engwa, G. A.&lt;/author&gt;&lt;author&gt;Letswalo, P. B.&lt;/author&gt;&lt;author&gt;Mungamba, M. M.&lt;/author&gt;&lt;author&gt;Sewani-Rusike, C. R.&lt;/author&gt;&lt;author&gt;Nkeh-Chungag, B. N.&lt;/author&gt;&lt;/authors&gt;&lt;/contributors&gt;&lt;auth-address&gt;Department of Human Biology, Faculty of Health Sciences, Walter Sisulu University PBX1, Mthatha 5117, South Africa.&amp;#xD;Department of Biological and Environmental Sciences, Faculty of Natural Sciences, Walter Sisulu University PBX1, Mthatha 5117, South Africa.&lt;/auth-address&gt;&lt;titles&gt;&lt;title&gt;Association of Hypertension and Obesity with Risk Factors of Cardiovascular Diseases in Children Aged 6-9 Years Old in the Eastern Cape Province of South Africa&lt;/title&gt;&lt;secondary-title&gt;Children (Basel)&lt;/secondary-title&gt;&lt;/titles&gt;&lt;periodical&gt;&lt;full-title&gt;Children (Basel)&lt;/full-title&gt;&lt;/periodical&gt;&lt;volume&gt;7&lt;/volume&gt;&lt;number&gt;4&lt;/number&gt;&lt;edition&gt;20200328&lt;/edition&gt;&lt;keywords&gt;&lt;keyword&gt;cardiovascular disease&lt;/keyword&gt;&lt;keyword&gt;endothelial dysfunction&lt;/keyword&gt;&lt;keyword&gt;hypertension&lt;/keyword&gt;&lt;keyword&gt;obesity&lt;/keyword&gt;&lt;keyword&gt;oxidative stress&lt;/keyword&gt;&lt;keyword&gt;renal dysfunction&lt;/keyword&gt;&lt;/keywords&gt;&lt;dates&gt;&lt;year&gt;2020&lt;/year&gt;&lt;pub-dates&gt;&lt;date&gt;Mar 28&lt;/date&gt;&lt;/pub-dates&gt;&lt;/dates&gt;&lt;isbn&gt;2227-9067 (Print)&amp;#xD;2227-9067 (Linking)&lt;/isbn&gt;&lt;accession-num&gt;32231008&lt;/accession-num&gt;&lt;urls&gt;&lt;related-urls&gt;&lt;url&gt;https://www.ncbi.nlm.nih.gov/pubmed/32231008&lt;/url&gt;&lt;/related-urls&gt;&lt;/urls&gt;&lt;custom2&gt;PMC7230217&lt;/custom2&gt;&lt;electronic-resource-num&gt;10.3390/children7040025&lt;/electronic-resource-num&gt;&lt;/record&gt;&lt;/Cite&gt;&lt;/EndNote&gt;</w:instrText>
            </w:r>
            <w:r>
              <w:rPr>
                <w:rFonts w:cstheme="minorHAnsi"/>
                <w:color w:val="000000" w:themeColor="text1"/>
                <w:lang w:val="en-US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(11</w:t>
            </w:r>
            <w:r w:rsidR="00B57C02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5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)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</w:p>
        </w:tc>
      </w:tr>
      <w:tr w:rsidR="00761664" w:rsidRPr="0059389A" w14:paraId="385A1A22" w14:textId="77777777" w:rsidTr="001C624B"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2C8D1E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KZN 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2EB926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09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81CD62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6-11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B0F5A2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3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CBF0D7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6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E3294C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.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B3FD22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</w:t>
            </w:r>
          </w:p>
          <w:p w14:paraId="1502E7DB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85829E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 1-2</w:t>
            </w:r>
          </w:p>
          <w:p w14:paraId="3BF0BADE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59389A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3DBDD4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1.5</w:t>
            </w:r>
          </w:p>
          <w:p w14:paraId="64A8260F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7.2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C9088F" w14:textId="25E4FD7A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 xml:space="preserve">Baumgartner </w:t>
            </w:r>
            <w:r w:rsidRPr="0059389A">
              <w:rPr>
                <w:rFonts w:cstheme="minorHAnsi"/>
                <w:i/>
                <w:color w:val="000000" w:themeColor="text1"/>
              </w:rPr>
              <w:t>et al.,</w:t>
            </w:r>
            <w:r w:rsidRPr="0059389A">
              <w:rPr>
                <w:rFonts w:cstheme="minorHAnsi"/>
                <w:color w:val="000000" w:themeColor="text1"/>
              </w:rPr>
              <w:t xml:space="preserve"> 2012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CYXVtZ2FydG5lcjwvQXV0aG9yPjxZZWFyPjIwMTI8L1ll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CYXVtZ2FydG5lcjwvQXV0aG9yPjxZZWFyPjIwMTI8L1ll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11</w:t>
            </w:r>
            <w:r w:rsidR="00B57C02">
              <w:rPr>
                <w:rFonts w:cstheme="minorHAnsi"/>
                <w:noProof/>
                <w:color w:val="000000" w:themeColor="text1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1C624B" w:rsidRPr="0059389A" w14:paraId="20A3B742" w14:textId="77777777" w:rsidTr="00344DA5">
        <w:tc>
          <w:tcPr>
            <w:tcW w:w="260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201B97" w14:textId="242D3D89" w:rsidR="001C624B" w:rsidRPr="0059389A" w:rsidRDefault="00894AA9" w:rsidP="00894AA9">
            <w:pPr>
              <w:rPr>
                <w:rFonts w:cstheme="minorHAnsi"/>
                <w:color w:val="000000" w:themeColor="text1"/>
              </w:rPr>
            </w:pPr>
            <w:r w:rsidRPr="0004038D">
              <w:rPr>
                <w:rFonts w:cstheme="minorHAnsi"/>
                <w:b/>
                <w:iCs/>
              </w:rPr>
              <w:lastRenderedPageBreak/>
              <w:t xml:space="preserve">Table </w:t>
            </w:r>
            <w:r>
              <w:rPr>
                <w:rFonts w:cstheme="minorHAnsi"/>
                <w:b/>
                <w:iCs/>
              </w:rPr>
              <w:t>S2</w:t>
            </w:r>
            <w:r w:rsidRPr="0004038D">
              <w:rPr>
                <w:rFonts w:cstheme="minorHAnsi"/>
                <w:b/>
                <w:iCs/>
              </w:rPr>
              <w:t>.</w:t>
            </w:r>
            <w:r>
              <w:rPr>
                <w:rFonts w:cstheme="minorHAnsi"/>
                <w:b/>
                <w:iCs/>
              </w:rPr>
              <w:t xml:space="preserve"> Continuing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CF46ED" w14:textId="77777777" w:rsidR="001C624B" w:rsidRPr="0059389A" w:rsidRDefault="001C624B" w:rsidP="002732D4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E0A81F" w14:textId="77777777" w:rsidR="001C624B" w:rsidRPr="0059389A" w:rsidRDefault="001C624B" w:rsidP="002732D4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9E85AE" w14:textId="77777777" w:rsidR="001C624B" w:rsidRPr="0059389A" w:rsidRDefault="001C624B" w:rsidP="002732D4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7B2492" w14:textId="77777777" w:rsidR="001C624B" w:rsidRPr="0059389A" w:rsidRDefault="001C624B" w:rsidP="002732D4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36F65D" w14:textId="77777777" w:rsidR="001C624B" w:rsidRPr="0059389A" w:rsidRDefault="001C624B" w:rsidP="002732D4">
            <w:pPr>
              <w:rPr>
                <w:rFonts w:cstheme="minorHAnsi"/>
                <w:color w:val="000000" w:themeColor="text1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963B68" w14:textId="77777777" w:rsidR="001C624B" w:rsidRPr="0059389A" w:rsidRDefault="001C624B" w:rsidP="002732D4">
            <w:pPr>
              <w:jc w:val="both"/>
              <w:rPr>
                <w:rFonts w:cstheme="minorHAnsi"/>
                <w:color w:val="000000" w:themeColor="text1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71D4A8" w14:textId="77777777" w:rsidR="001C624B" w:rsidRPr="0059389A" w:rsidRDefault="001C624B" w:rsidP="002732D4">
            <w:pPr>
              <w:jc w:val="center"/>
              <w:rPr>
                <w:rFonts w:cstheme="minorHAnsi"/>
                <w:color w:val="000000" w:themeColor="text1"/>
              </w:rPr>
            </w:pP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F7FCA3" w14:textId="77777777" w:rsidR="001C624B" w:rsidRPr="0059389A" w:rsidRDefault="001C624B" w:rsidP="002732D4">
            <w:pPr>
              <w:rPr>
                <w:rFonts w:cstheme="minorHAnsi"/>
                <w:color w:val="000000" w:themeColor="text1"/>
              </w:rPr>
            </w:pPr>
          </w:p>
        </w:tc>
      </w:tr>
      <w:tr w:rsidR="00761664" w:rsidRPr="0059389A" w14:paraId="063E5A8E" w14:textId="77777777" w:rsidTr="001C624B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CA3E6D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04038D">
              <w:rPr>
                <w:rFonts w:cstheme="minorHAnsi"/>
              </w:rPr>
              <w:t>KZN R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C99F8F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04038D">
              <w:rPr>
                <w:rFonts w:cstheme="minorHAnsi"/>
              </w:rPr>
              <w:t>2011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FB0120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04038D">
              <w:rPr>
                <w:rFonts w:cstheme="minorHAnsi"/>
              </w:rPr>
              <w:t>7-14y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66E9BC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04038D">
              <w:rPr>
                <w:rFonts w:cstheme="minorHAnsi"/>
              </w:rPr>
              <w:t>95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21CB95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04038D">
              <w:rPr>
                <w:rFonts w:cstheme="minorHAnsi"/>
              </w:rPr>
              <w:t>9.2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8BD764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>
              <w:rPr>
                <w:rFonts w:cstheme="minorHAnsi"/>
                <w:color w:val="000000" w:themeColor="text1"/>
              </w:rPr>
              <w:t>4.0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D2DD04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</w:t>
            </w:r>
          </w:p>
          <w:p w14:paraId="49759315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98620C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 1-2</w:t>
            </w:r>
          </w:p>
          <w:p w14:paraId="76F642E5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59389A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71318B" w14:textId="77777777" w:rsidR="00761664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>
              <w:rPr>
                <w:rFonts w:cstheme="minorHAnsi"/>
                <w:color w:val="000000" w:themeColor="text1"/>
              </w:rPr>
              <w:t>9.0</w:t>
            </w:r>
          </w:p>
          <w:p w14:paraId="71868021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>
              <w:rPr>
                <w:rFonts w:cstheme="minorHAnsi"/>
                <w:color w:val="000000" w:themeColor="text1"/>
              </w:rPr>
              <w:t>3.8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EE5BA3" w14:textId="26301F02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04038D">
              <w:rPr>
                <w:rFonts w:cstheme="minorHAnsi"/>
                <w:color w:val="000000"/>
              </w:rPr>
              <w:t xml:space="preserve">Tathiah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3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UYXRoaWFoPC9BdXRob3I+PFllYXI+MjAxMzwvWWVhcj48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UYXRoaWFoPC9BdXRob3I+PFllYXI+MjAxMzwvWWVhcj48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11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7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59389A" w14:paraId="295D1F7D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124A100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KZN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541454F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40CA60B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5-13</w:t>
            </w:r>
            <w:r>
              <w:rPr>
                <w:rFonts w:cstheme="minorHAnsi"/>
                <w:color w:val="000000" w:themeColor="text1"/>
              </w:rPr>
              <w:t>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44AAC44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FBF9659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6.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3F7D908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.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764DD5C1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</w:t>
            </w:r>
          </w:p>
          <w:p w14:paraId="230E42C1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7523A07B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 1-2</w:t>
            </w:r>
          </w:p>
          <w:p w14:paraId="72D07BA0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</w:t>
            </w:r>
            <w:r>
              <w:rPr>
                <w:rFonts w:cstheme="minorHAnsi"/>
                <w:color w:val="000000" w:themeColor="text1"/>
              </w:rPr>
              <w:t xml:space="preserve"> </w:t>
            </w:r>
            <w:r w:rsidRPr="0059389A">
              <w:rPr>
                <w:rFonts w:cstheme="minorHAnsi"/>
                <w:color w:val="000000" w:themeColor="text1"/>
              </w:rPr>
              <w:t>&gt;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323AD86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6.8</w:t>
            </w:r>
          </w:p>
          <w:p w14:paraId="4AC4C605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.0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79ED8D92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 xml:space="preserve">Gate </w:t>
            </w:r>
            <w:r w:rsidRPr="00185767">
              <w:rPr>
                <w:rFonts w:cstheme="minorHAnsi"/>
                <w:i/>
                <w:iCs/>
                <w:color w:val="000000" w:themeColor="text1"/>
              </w:rPr>
              <w:t>et al</w:t>
            </w:r>
            <w:r w:rsidRPr="0059389A">
              <w:rPr>
                <w:rFonts w:cstheme="minorHAnsi"/>
                <w:color w:val="000000" w:themeColor="text1"/>
              </w:rPr>
              <w:t>., 2020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Gate&lt;/Author&gt;&lt;Year&gt;2020&lt;/Year&gt;&lt;RecNum&gt;604&lt;/RecNum&gt;&lt;DisplayText&gt;&lt;style face="superscript"&gt;(62)&lt;/style&gt;&lt;/DisplayText&gt;&lt;record&gt;&lt;rec-number&gt;604&lt;/rec-number&gt;&lt;foreign-keys&gt;&lt;key app="EN" db-id="5taf9e9x6zret1es92rvst5750v95d9rsxre" timestamp="1655461835"&gt;604&lt;/key&gt;&lt;/foreign-keys&gt;&lt;ref-type name="Journal Article"&gt;17&lt;/ref-type&gt;&lt;contributors&gt;&lt;authors&gt;&lt;author&gt;Gate, Kelly R.&lt;/author&gt;&lt;author&gt;Mfeka-Nkabinde, Nompumelelo G.&lt;/author&gt;&lt;author&gt;Naidoo, Kantharuben&lt;/author&gt;&lt;/authors&gt;&lt;/contributors&gt;&lt;titles&gt;&lt;title&gt;An assessment of nutritional status in children of rural, northern KwaZulu-Natal province&lt;/title&gt;&lt;secondary-title&gt;South African Family Practice&lt;/secondary-title&gt;&lt;/titles&gt;&lt;periodical&gt;&lt;full-title&gt;South African Family Practice&lt;/full-title&gt;&lt;/periodical&gt;&lt;volume&gt;62&lt;/volume&gt;&lt;number&gt;1&lt;/number&gt;&lt;dates&gt;&lt;year&gt;2020&lt;/year&gt;&lt;/dates&gt;&lt;isbn&gt;2078-6204&amp;#xD;2078-6190&lt;/isbn&gt;&lt;urls&gt;&lt;/urls&gt;&lt;electronic-resource-num&gt;10.4102/safpj.v62i1.5040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2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761664" w:rsidRPr="0004038D" w14:paraId="0857EEA0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48DC53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Gauteng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DD3C1C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FBD86E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-11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4ECE16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E90CB1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.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3CC2FE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0B56CF8B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1C64CF6E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627670D2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1-2</w:t>
            </w:r>
          </w:p>
          <w:p w14:paraId="74D31B87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</w:t>
            </w:r>
            <w:r>
              <w:rPr>
                <w:rFonts w:cstheme="minorHAnsi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1D3F1D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6</w:t>
            </w:r>
          </w:p>
          <w:p w14:paraId="1AF0CEC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5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33A22DB" w14:textId="053E9C9A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 xml:space="preserve">Samuel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0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Samuel&lt;/Author&gt;&lt;Year&gt;2010&lt;/Year&gt;&lt;RecNum&gt;479&lt;/RecNum&gt;&lt;DisplayText&gt;&lt;style face="superscript"&gt;(117)&lt;/style&gt;&lt;/DisplayText&gt;&lt;record&gt;&lt;rec-number&gt;479&lt;/rec-number&gt;&lt;foreign-keys&gt;&lt;key app="EN" db-id="5taf9e9x6zret1es92rvst5750v95d9rsxre" timestamp="1597950365"&gt;479&lt;/key&gt;&lt;/foreign-keys&gt;&lt;ref-type name="Journal Article"&gt;17&lt;/ref-type&gt;&lt;contributors&gt;&lt;authors&gt;&lt;author&gt;Samuel, Folake O.&lt;/author&gt;&lt;author&gt;Egal, Abdulkadir A.&lt;/author&gt;&lt;author&gt;Oldewage-Theron, Wilna H.&lt;/author&gt;&lt;author&gt;Napier, Carin E.&lt;/author&gt;&lt;author&gt;Venter, Christine S.&lt;/author&gt;&lt;/authors&gt;&lt;/contributors&gt;&lt;titles&gt;&lt;title&gt;Prevalence of zinc deficiency among primary school children in a poor peri-urban informal settlement in South Africa&lt;/title&gt;&lt;secondary-title&gt;Health SA Gesondheid&lt;/secondary-title&gt;&lt;/titles&gt;&lt;periodical&gt;&lt;full-title&gt;Health SA Gesondheid&lt;/full-title&gt;&lt;/periodical&gt;&lt;volume&gt;15&lt;/volume&gt;&lt;number&gt;1&lt;/number&gt;&lt;dates&gt;&lt;year&gt;2010&lt;/year&gt;&lt;/dates&gt;&lt;isbn&gt;2071-9736&amp;#xD;1025-9848&lt;/isbn&gt;&lt;urls&gt;&lt;/urls&gt;&lt;electronic-resource-num&gt;10.4102/hsag.v15i1.433&lt;/electronic-resource-num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11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8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717862EF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306A130B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Gauteng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069593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48FC8F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-9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B1D00C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2B468E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E28406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7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193B7FE5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1AA62AF7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WH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3CB171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4.1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1422453" w14:textId="11781472" w:rsidR="00761664" w:rsidRPr="0004038D" w:rsidRDefault="00761664" w:rsidP="002732D4">
            <w:pPr>
              <w:jc w:val="both"/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Shiau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7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TaGlhdTwvQXV0aG9yPjxZZWFyPjIwMTc8L1llYXI+PFJl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TaGlhdTwvQXV0aG9yPjxZZWFyPjIwMTc8L1llYXI+PFJl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4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9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07E18CA9" w14:textId="77777777" w:rsidTr="00894AA9"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786269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Gauteng RU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642C1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FC2EF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-9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A1C36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D2C0F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42204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DBDA2A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114D6FD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C7C113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1-2</w:t>
            </w:r>
          </w:p>
          <w:p w14:paraId="2446E46C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</w:t>
            </w:r>
            <w:r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</w:rPr>
              <w:t>&gt;</w:t>
            </w:r>
            <w:r>
              <w:rPr>
                <w:rFonts w:cstheme="minorHAnsi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B5DA0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4</w:t>
            </w:r>
          </w:p>
          <w:p w14:paraId="317918E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8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BC3247" w14:textId="2D995786" w:rsidR="00761664" w:rsidRPr="0004038D" w:rsidRDefault="00761664" w:rsidP="002732D4">
            <w:pPr>
              <w:jc w:val="both"/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Senekal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9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TZW5la2FsPC9BdXRob3I+PFllYXI+MjAxOTwvWWVhcj48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TZW5la2FsPC9BdXRob3I+PFllYXI+MjAxOTwvWWVhcj48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4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2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7D145AFC" w14:textId="77777777" w:rsidTr="00894AA9"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DDF214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</w:p>
        </w:tc>
        <w:tc>
          <w:tcPr>
            <w:tcW w:w="495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9CDC6E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</w:p>
        </w:tc>
        <w:tc>
          <w:tcPr>
            <w:tcW w:w="720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C148D7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International Obesity Task Force (IOTF)</w:t>
            </w:r>
            <w:r w:rsidRPr="0004038D">
              <w:rPr>
                <w:rFonts w:cstheme="minorHAnsi"/>
                <w:b/>
                <w:bCs/>
              </w:rPr>
              <w:t xml:space="preserve"> BMI</w:t>
            </w:r>
            <w:r w:rsidRPr="0004038D">
              <w:rPr>
                <w:rFonts w:cstheme="minorHAnsi"/>
                <w:b/>
              </w:rPr>
              <w:t xml:space="preserve"> cut-points</w:t>
            </w:r>
          </w:p>
        </w:tc>
      </w:tr>
      <w:tr w:rsidR="00761664" w:rsidRPr="0004038D" w14:paraId="23E42AB8" w14:textId="77777777" w:rsidTr="00894AA9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F3718E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Limpopo U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581FB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1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C6769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-13y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C166E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6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94E3F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FB2C5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E1C24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E6029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FF3A6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5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70FE99" w14:textId="7C6F4EE5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Goon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3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Goon&lt;/Author&gt;&lt;Year&gt;2013&lt;/Year&gt;&lt;RecNum&gt;381&lt;/RecNum&gt;&lt;DisplayText&gt;&lt;style face="superscript"&gt;(118)&lt;/style&gt;&lt;/DisplayText&gt;&lt;record&gt;&lt;rec-number&gt;381&lt;/rec-number&gt;&lt;foreign-keys&gt;&lt;key app="EN" db-id="5taf9e9x6zret1es92rvst5750v95d9rsxre" timestamp="1592474686"&gt;381&lt;/key&gt;&lt;/foreign-keys&gt;&lt;ref-type name="Journal Article"&gt;17&lt;/ref-type&gt;&lt;contributors&gt;&lt;authors&gt;&lt;author&gt;Goon, D.&lt;/author&gt;&lt;author&gt;Amusa, L.&lt;/author&gt;&lt;author&gt;Mhlongo, D.&lt;/author&gt;&lt;author&gt;Khoza, L.B.&lt;/author&gt;&lt;author&gt;Anyanwu, F.&lt;/author&gt;&lt;/authors&gt;&lt;/contributors&gt;&lt;titles&gt;&lt;title&gt;Elevated Blood Pressure among Rural South African Children in Thohoyandou, South Africa&lt;/title&gt;&lt;secondary-title&gt;Iranian journal of public health&lt;/secondary-title&gt;&lt;/titles&gt;&lt;periodical&gt;&lt;full-title&gt;Iranian journal of public health&lt;/full-title&gt;&lt;/periodical&gt;&lt;pages&gt;489-496&lt;/pages&gt;&lt;volume&gt;42&lt;/volume&gt;&lt;number&gt;5&lt;/number&gt;&lt;dates&gt;&lt;year&gt;2013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11</w:t>
            </w:r>
            <w:r w:rsidR="00B57C02">
              <w:rPr>
                <w:rFonts w:cstheme="minorHAnsi"/>
                <w:noProof/>
                <w:vertAlign w:val="superscript"/>
              </w:rPr>
              <w:t>9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37FCFC8F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347A75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Mphu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EEB8DE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DB05DF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-9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212C02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4625AB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C3E909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473EE673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31B969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646C8C9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359B0F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0</w:t>
            </w:r>
          </w:p>
          <w:p w14:paraId="12E65A6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.0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A27127D" w14:textId="0D47D919" w:rsidR="00761664" w:rsidRPr="0004038D" w:rsidRDefault="00761664" w:rsidP="002732D4">
            <w:pPr>
              <w:rPr>
                <w:rFonts w:cstheme="minorHAnsi"/>
              </w:rPr>
            </w:pPr>
            <w:r w:rsidRPr="00DB1912">
              <w:rPr>
                <w:rFonts w:ascii="Calibri" w:eastAsia="Calibri" w:hAnsi="Calibri" w:cs="Times New Roman"/>
                <w:lang w:val="en-ZA"/>
              </w:rPr>
              <w:t xml:space="preserve">Kimani-Murage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0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Kimani-Murage&lt;/Author&gt;&lt;Year&gt;2010&lt;/Year&gt;&lt;RecNum&gt;382&lt;/RecNum&gt;&lt;DisplayText&gt;&lt;style face="superscript"&gt;(68)&lt;/style&gt;&lt;/DisplayText&gt;&lt;record&gt;&lt;rec-number&gt;382&lt;/rec-number&gt;&lt;foreign-keys&gt;&lt;key app="EN" db-id="5taf9e9x6zret1es92rvst5750v95d9rsxre" timestamp="1592474881"&gt;382&lt;/key&gt;&lt;/foreign-keys&gt;&lt;ref-type name="Journal Article"&gt;17&lt;/ref-type&gt;&lt;contributors&gt;&lt;authors&gt;&lt;author&gt;Kimani-Murage, E. W.&lt;/author&gt;&lt;author&gt;Kahn, K.&lt;/author&gt;&lt;author&gt;Pettifor, J. M.&lt;/author&gt;&lt;author&gt;Tollman, S.&lt;/author&gt;&lt;author&gt;Dunger, D.B.&lt;/author&gt;&lt;author&gt;Gomez-Olive, F. X.&lt;/author&gt;&lt;author&gt;Norris, S. A.&lt;/author&gt;&lt;/authors&gt;&lt;/contributors&gt;&lt;titles&gt;&lt;title&gt;The prevalence of stunting, overweight and obesity, and metabolic disease risk in rural South African children&lt;/title&gt;&lt;secondary-title&gt;BMC Public Health&lt;/secondary-title&gt;&lt;/titles&gt;&lt;periodical&gt;&lt;full-title&gt;BMC Public Health&lt;/full-title&gt;&lt;abbr-1&gt;BMC public health&lt;/abbr-1&gt;&lt;/periodical&gt;&lt;pages&gt;1-13&lt;/pages&gt;&lt;volume&gt;10&lt;/volume&gt;&lt;dates&gt;&lt;year&gt;2010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vertAlign w:val="superscript"/>
              </w:rPr>
              <w:t>72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51EBF700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F71C7CC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Mphu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B0AD2B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943CA1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-14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8ADCDD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4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EBEB58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545EE2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.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16CD40EE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B40B55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5C78A98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C0BCC3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0</w:t>
            </w:r>
          </w:p>
          <w:p w14:paraId="0BA5908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0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69A74AC2" w14:textId="314FF024" w:rsidR="00761664" w:rsidRPr="0004038D" w:rsidRDefault="00761664" w:rsidP="002732D4">
            <w:pPr>
              <w:rPr>
                <w:rFonts w:cstheme="minorHAnsi"/>
              </w:rPr>
            </w:pPr>
            <w:r w:rsidRPr="00164963">
              <w:t xml:space="preserve">Kimani-Murage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0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Kimani-Murage&lt;/Author&gt;&lt;Year&gt;2010&lt;/Year&gt;&lt;RecNum&gt;382&lt;/RecNum&gt;&lt;DisplayText&gt;&lt;style face="superscript"&gt;(68)&lt;/style&gt;&lt;/DisplayText&gt;&lt;record&gt;&lt;rec-number&gt;382&lt;/rec-number&gt;&lt;foreign-keys&gt;&lt;key app="EN" db-id="5taf9e9x6zret1es92rvst5750v95d9rsxre" timestamp="1592474881"&gt;382&lt;/key&gt;&lt;/foreign-keys&gt;&lt;ref-type name="Journal Article"&gt;17&lt;/ref-type&gt;&lt;contributors&gt;&lt;authors&gt;&lt;author&gt;Kimani-Murage, E. W.&lt;/author&gt;&lt;author&gt;Kahn, K.&lt;/author&gt;&lt;author&gt;Pettifor, J. M.&lt;/author&gt;&lt;author&gt;Tollman, S.&lt;/author&gt;&lt;author&gt;Dunger, D.B.&lt;/author&gt;&lt;author&gt;Gomez-Olive, F. X.&lt;/author&gt;&lt;author&gt;Norris, S. A.&lt;/author&gt;&lt;/authors&gt;&lt;/contributors&gt;&lt;titles&gt;&lt;title&gt;The prevalence of stunting, overweight and obesity, and metabolic disease risk in rural South African children&lt;/title&gt;&lt;secondary-title&gt;BMC Public Health&lt;/secondary-title&gt;&lt;/titles&gt;&lt;periodical&gt;&lt;full-title&gt;BMC Public Health&lt;/full-title&gt;&lt;abbr-1&gt;BMC public health&lt;/abbr-1&gt;&lt;/periodical&gt;&lt;pages&gt;1-13&lt;/pages&gt;&lt;volume&gt;10&lt;/volume&gt;&lt;dates&gt;&lt;year&gt;2010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vertAlign w:val="superscript"/>
              </w:rPr>
              <w:t>72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28C6B7DC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646FA4D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WP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A14F21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098A94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-15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BA3273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5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D235C3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.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0949DA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30706E4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644266A3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62686FC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B95FD9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3</w:t>
            </w:r>
          </w:p>
          <w:p w14:paraId="242E55D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.6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209FAD43" w14:textId="68F38E72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>Muku</w:t>
            </w:r>
            <w:r>
              <w:rPr>
                <w:rFonts w:cstheme="minorHAnsi"/>
                <w:color w:val="000000"/>
              </w:rPr>
              <w:t>d</w:t>
            </w:r>
            <w:r w:rsidRPr="0004038D">
              <w:rPr>
                <w:rFonts w:cstheme="minorHAnsi"/>
                <w:color w:val="000000"/>
              </w:rPr>
              <w:t xml:space="preserve">dem-Petersen </w:t>
            </w:r>
            <w:r>
              <w:rPr>
                <w:rFonts w:cstheme="minorHAnsi"/>
                <w:color w:val="000000"/>
              </w:rPr>
              <w:t>&amp; Kruger,</w:t>
            </w:r>
            <w:r w:rsidRPr="0004038D">
              <w:rPr>
                <w:rFonts w:cstheme="minorHAnsi"/>
                <w:color w:val="000000"/>
              </w:rPr>
              <w:t xml:space="preserve"> 2004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Mukuddem-Petersen&lt;/Author&gt;&lt;Year&gt;2004&lt;/Year&gt;&lt;RecNum&gt;364&lt;/RecNum&gt;&lt;DisplayText&gt;&lt;style face="superscript"&gt;(76)&lt;/style&gt;&lt;/DisplayText&gt;&lt;record&gt;&lt;rec-number&gt;364&lt;/rec-number&gt;&lt;foreign-keys&gt;&lt;key app="EN" db-id="5taf9e9x6zret1es92rvst5750v95d9rsxre" timestamp="1592246306"&gt;364&lt;/key&gt;&lt;/foreign-keys&gt;&lt;ref-type name="Journal Article"&gt;17&lt;/ref-type&gt;&lt;contributors&gt;&lt;authors&gt;&lt;author&gt;Mukuddem-Petersen, J.&lt;/author&gt;&lt;author&gt;Kruger, H. S.&lt;/author&gt;&lt;/authors&gt;&lt;/contributors&gt;&lt;auth-address&gt;School of Physiology, Nutrition and Consumer Science, Potchefstroom University, Potchefstroom, South Africa. vgejmp@puknet.puk.ac.za&lt;/auth-address&gt;&lt;titles&gt;&lt;title&gt;Association between stunting and overweight among 10-15-y-old children in the North West Province of South Africa: the THUSA BANA Study&lt;/title&gt;&lt;secondary-title&gt;Int J Obes Relat Metab Disord&lt;/secondary-title&gt;&lt;/titles&gt;&lt;periodical&gt;&lt;full-title&gt;Int J Obes Relat Metab Disord&lt;/full-title&gt;&lt;abbr-1&gt;International journal of obesity and related metabolic disorders : journal of the International Association for the Study of Obesity&lt;/abbr-1&gt;&lt;/periodical&gt;&lt;pages&gt;842-51&lt;/pages&gt;&lt;volume&gt;28&lt;/volume&gt;&lt;number&gt;7&lt;/number&gt;&lt;keywords&gt;&lt;keyword&gt;Adolescent&lt;/keyword&gt;&lt;keyword&gt;Age Distribution&lt;/keyword&gt;&lt;keyword&gt;Anthropometry&lt;/keyword&gt;&lt;keyword&gt;*Body Height&lt;/keyword&gt;&lt;keyword&gt;Body Mass Index&lt;/keyword&gt;&lt;keyword&gt;Child&lt;/keyword&gt;&lt;keyword&gt;Cross-Sectional Studies&lt;/keyword&gt;&lt;keyword&gt;Female&lt;/keyword&gt;&lt;keyword&gt;Growth Disorders/*complications&lt;/keyword&gt;&lt;keyword&gt;Humans&lt;/keyword&gt;&lt;keyword&gt;Male&lt;/keyword&gt;&lt;keyword&gt;Menarche&lt;/keyword&gt;&lt;keyword&gt;Obesity/*complications/ethnology&lt;/keyword&gt;&lt;keyword&gt;Prevalence&lt;/keyword&gt;&lt;keyword&gt;Sex Distribution&lt;/keyword&gt;&lt;keyword&gt;South Africa/epidemiology&lt;/keyword&gt;&lt;keyword&gt;Urban Health&lt;/keyword&gt;&lt;/keywords&gt;&lt;dates&gt;&lt;year&gt;2004&lt;/year&gt;&lt;pub-dates&gt;&lt;date&gt;Jul&lt;/date&gt;&lt;/pub-dates&gt;&lt;/dates&gt;&lt;accession-num&gt;14758345&lt;/accession-num&gt;&lt;urls&gt;&lt;related-urls&gt;&lt;url&gt;https://www.ncbi.nlm.nih.gov/pubmed/14758345&lt;/url&gt;&lt;/related-urls&gt;&lt;/urls&gt;&lt;electronic-resource-num&gt;10.1038/sj.ijo.0802586&lt;/electronic-resource-num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80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549D1B78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6A88489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WP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954ADC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09A9F1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1-13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6D6880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7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F2E523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F1596C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2A45EEA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7E0D2C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67032E4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012472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.5</w:t>
            </w:r>
          </w:p>
          <w:p w14:paraId="5840B7A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5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45D34223" w14:textId="59F9F30D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Monyeki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09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onyeki&lt;/Author&gt;&lt;Year&gt;2009&lt;/Year&gt;&lt;RecNum&gt;379&lt;/RecNum&gt;&lt;DisplayText&gt;&lt;style face="superscript"&gt;(48)&lt;/style&gt;&lt;/DisplayText&gt;&lt;record&gt;&lt;rec-number&gt;379&lt;/rec-number&gt;&lt;foreign-keys&gt;&lt;key app="EN" db-id="5taf9e9x6zret1es92rvst5750v95d9rsxre" timestamp="1592401183"&gt;379&lt;/key&gt;&lt;/foreign-keys&gt;&lt;ref-type name="Journal Article"&gt;17&lt;/ref-type&gt;&lt;contributors&gt;&lt;authors&gt;&lt;author&gt;Monyeki, M.A.&lt;/author&gt;&lt;author&gt;Pienaar, A. E.&lt;/author&gt;&lt;author&gt;Mamabolo, R. L.&lt;/author&gt;&lt;author&gt;Temane, M.&lt;/author&gt;&lt;/authors&gt;&lt;/contributors&gt;&lt;titles&gt;&lt;title&gt;Effect of obesity on physical self-concept of urban school children livingin Potchefstroom, South Africa&lt;/title&gt;&lt;secondary-title&gt;African Journal for Physical, Health Education, Recreation and Dance&lt;/secondary-title&gt;&lt;/titles&gt;&lt;periodical&gt;&lt;full-title&gt;African journal for physical, health education, recreation and dance&lt;/full-title&gt;&lt;/periodical&gt;&lt;pages&gt;1-14&lt;/pages&gt;&lt;volume&gt;15&lt;/volume&gt;&lt;number&gt;1&lt;/number&gt;&lt;dates&gt;&lt;year&gt;2009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vertAlign w:val="superscript"/>
              </w:rPr>
              <w:t>50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2D634FBB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A33B3D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WP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C882D5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F40D08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-7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48BB38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E73845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0A88A7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2CD5E6E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250811AC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419AC096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8DB10C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.8</w:t>
            </w:r>
          </w:p>
          <w:p w14:paraId="3720B8A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8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7D57D3BF" w14:textId="08443B5F" w:rsidR="00761664" w:rsidRPr="0004038D" w:rsidRDefault="00761664" w:rsidP="002732D4">
            <w:pPr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Kemp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1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Kemp&lt;/Author&gt;&lt;Year&gt;2011&lt;/Year&gt;&lt;RecNum&gt;612&lt;/RecNum&gt;&lt;DisplayText&gt;&lt;style face="superscript"&gt;(77)&lt;/style&gt;&lt;/DisplayText&gt;&lt;record&gt;&lt;rec-number&gt;612&lt;/rec-number&gt;&lt;foreign-keys&gt;&lt;key app="EN" db-id="5taf9e9x6zret1es92rvst5750v95d9rsxre" timestamp="1668410531"&gt;612&lt;/key&gt;&lt;/foreign-keys&gt;&lt;ref-type name="Journal Article"&gt;17&lt;/ref-type&gt;&lt;contributors&gt;&lt;authors&gt;&lt;author&gt;Kemp, C.&lt;/author&gt;&lt;author&gt;Pienaar, A. E.&lt;/author&gt;&lt;author&gt;Schutte, A. E.&lt;/author&gt;&lt;/authors&gt;&lt;/contributors&gt;&lt;titles&gt;&lt;title&gt;The prevalence of hypertension and the relationship with body composition in Grade 1 learners in the North West Province of South Africa&lt;/title&gt;&lt;secondary-title&gt;South African Journal of Sports Medicine&lt;/secondary-title&gt;&lt;/titles&gt;&lt;periodical&gt;&lt;full-title&gt;South African Journal of Sports Medicine&lt;/full-title&gt;&lt;/periodical&gt;&lt;pages&gt;117-122&lt;/pages&gt;&lt;volume&gt;23&lt;/volume&gt;&lt;number&gt;4&lt;/number&gt;&lt;section&gt;117&lt;/section&gt;&lt;dates&gt;&lt;year&gt;2011&lt;/year&gt;&lt;/dates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81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2D3BF715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55F690D3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F1ECAF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B5D372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-11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21AA44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31CCCA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5.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2E2DCA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743709C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7E7E9903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59C10F2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E706B1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.4</w:t>
            </w:r>
          </w:p>
          <w:p w14:paraId="19C95C9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.0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CF1399C" w14:textId="5C5A6A43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 xml:space="preserve">Jinabhai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5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Jinabhai&lt;/Author&gt;&lt;Year&gt;2005&lt;/Year&gt;&lt;RecNum&gt;375&lt;/RecNum&gt;&lt;DisplayText&gt;&lt;style face="superscript"&gt;(67)&lt;/style&gt;&lt;/DisplayText&gt;&lt;record&gt;&lt;rec-number&gt;375&lt;/rec-number&gt;&lt;foreign-keys&gt;&lt;key app="EN" db-id="5taf9e9x6zret1es92rvst5750v95d9rsxre" timestamp="1592400308"&gt;375&lt;/key&gt;&lt;/foreign-keys&gt;&lt;ref-type name="Journal Article"&gt;17&lt;/ref-type&gt;&lt;contributors&gt;&lt;authors&gt;&lt;author&gt;Jinabhai, C. C.&lt;/author&gt;&lt;author&gt;Taylor, M.&lt;/author&gt;&lt;author&gt;Sullivan, K. R.&lt;/author&gt;&lt;/authors&gt;&lt;/contributors&gt;&lt;auth-address&gt;Department of Community Health, Nelson R. Mandela School of Medicine, University of Natal, Durban, South Africa.&lt;/auth-address&gt;&lt;titles&gt;&lt;title&gt;Changing patterns of under- and over-nutrition in South African children-future risks of non-communicable diseases&lt;/title&gt;&lt;secondary-title&gt;Ann Trop Paediatr&lt;/secondary-title&gt;&lt;/titles&gt;&lt;periodical&gt;&lt;full-title&gt;Ann Trop Paediatr&lt;/full-title&gt;&lt;/periodical&gt;&lt;pages&gt;3-15&lt;/pages&gt;&lt;volume&gt;25&lt;/volume&gt;&lt;number&gt;1&lt;/number&gt;&lt;keywords&gt;&lt;keyword&gt;Age Distribution&lt;/keyword&gt;&lt;keyword&gt;Child&lt;/keyword&gt;&lt;keyword&gt;Child Nutrition Disorders/*epidemiology&lt;/keyword&gt;&lt;keyword&gt;Child, Preschool&lt;/keyword&gt;&lt;keyword&gt;Chronic Disease&lt;/keyword&gt;&lt;keyword&gt;Cross-Sectional Studies&lt;/keyword&gt;&lt;keyword&gt;Female&lt;/keyword&gt;&lt;keyword&gt;Growth Disorders/*epidemiology&lt;/keyword&gt;&lt;keyword&gt;Humans&lt;/keyword&gt;&lt;keyword&gt;Male&lt;/keyword&gt;&lt;keyword&gt;Obesity/*epidemiology&lt;/keyword&gt;&lt;keyword&gt;Population Surveillance/methods&lt;/keyword&gt;&lt;keyword&gt;Prevalence&lt;/keyword&gt;&lt;keyword&gt;Retrospective Studies&lt;/keyword&gt;&lt;keyword&gt;Risk Factors&lt;/keyword&gt;&lt;keyword&gt;Rural Health&lt;/keyword&gt;&lt;keyword&gt;Sex Distribution&lt;/keyword&gt;&lt;keyword&gt;South Africa/epidemiology&lt;/keyword&gt;&lt;/keywords&gt;&lt;dates&gt;&lt;year&gt;2005&lt;/year&gt;&lt;pub-dates&gt;&lt;date&gt;Mar&lt;/date&gt;&lt;/pub-dates&gt;&lt;/dates&gt;&lt;isbn&gt;0272-4936 (Print)&amp;#xD;0272-4936 (Linking)&lt;/isbn&gt;&lt;accession-num&gt;15814043&lt;/accession-num&gt;&lt;urls&gt;&lt;related-urls&gt;&lt;url&gt;https://www.ncbi.nlm.nih.gov/pubmed/15814043&lt;/url&gt;&lt;/related-urls&gt;&lt;/urls&gt;&lt;electronic-resource-num&gt;10.1179/146532805X23290&lt;/electronic-resource-num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71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35DB6837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7082993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D3C18A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58BE5C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2FB45A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CAC1E9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21F4C0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75B5281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41D11D3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0E5A3C1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6C117C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.9</w:t>
            </w:r>
          </w:p>
          <w:p w14:paraId="28B9EEB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.4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00075F30" w14:textId="1A33A2FF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 xml:space="preserve">Craig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3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DcmFpZzwvQXV0aG9yPjxZZWFyPjIwMTM8L1llYXI+PFJl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DcmFpZzwvQXV0aG9yPjxZZWFyPjIwMTM8L1llYXI+PFJl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5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16D1AB01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3D39CD2A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D809AC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9BF7C7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1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215F07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EB6D0F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67C1F8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02D2389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5D0C0D5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44828106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D9CA54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5</w:t>
            </w:r>
          </w:p>
          <w:p w14:paraId="5D7CCC4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4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7B506C6" w14:textId="1A004341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 xml:space="preserve">Craig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3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DcmFpZzwvQXV0aG9yPjxZZWFyPjIwMTM8L1llYXI+PFJl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DcmFpZzwvQXV0aG9yPjxZZWFyPjIwMTM8L1llYXI+PFJl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5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1F3DEFFC" w14:textId="77777777" w:rsidTr="001C624B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049A0D6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4FFBE5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235FEB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-11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C79E75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3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BAD7A5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93AEB6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146627D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2E14016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086CE7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2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5EAC9E33" w14:textId="11389E81" w:rsidR="00761664" w:rsidRPr="0004038D" w:rsidRDefault="00761664" w:rsidP="002732D4">
            <w:pPr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Houle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</w:t>
            </w:r>
            <w:r>
              <w:rPr>
                <w:rFonts w:cstheme="minorHAnsi"/>
                <w:color w:val="000000"/>
              </w:rPr>
              <w:t>6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Ib3VsZTwvQXV0aG9yPjxZZWFyPjIwMTY8L1llYXI+PFJl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Ib3VsZTwvQXV0aG9yPjxZZWFyPjIwMTY8L1llYXI+PFJl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83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08A6A217" w14:textId="77777777" w:rsidTr="00894AA9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62C47C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BCA5DB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D7AB0D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-9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6DFF7A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4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92BEAA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4D6CD1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7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0F8771FB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A2C769C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76CF22F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37E992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5</w:t>
            </w:r>
          </w:p>
          <w:p w14:paraId="2AC66B9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0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919AA4A" w14:textId="6CA1DEC8" w:rsidR="00761664" w:rsidRPr="0004038D" w:rsidRDefault="00761664" w:rsidP="002732D4">
            <w:pPr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>Labadarios</w:t>
            </w:r>
            <w:r>
              <w:rPr>
                <w:rFonts w:cstheme="minorHAnsi"/>
                <w:i/>
                <w:color w:val="000000"/>
              </w:rPr>
              <w:t xml:space="preserve">, </w:t>
            </w:r>
            <w:r w:rsidRPr="0004038D">
              <w:rPr>
                <w:rFonts w:cstheme="minorHAnsi"/>
                <w:color w:val="000000"/>
              </w:rPr>
              <w:t>2000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Labadarios&lt;/Author&gt;&lt;Year&gt;2000&lt;/Year&gt;&lt;RecNum&gt;516&lt;/RecNum&gt;&lt;DisplayText&gt;&lt;style face="superscript"&gt;(44)&lt;/style&gt;&lt;/DisplayText&gt;&lt;record&gt;&lt;rec-number&gt;516&lt;/rec-number&gt;&lt;foreign-keys&gt;&lt;key app="EN" db-id="5taf9e9x6zret1es92rvst5750v95d9rsxre" timestamp="1599830724"&gt;516&lt;/key&gt;&lt;/foreign-keys&gt;&lt;ref-type name="Report"&gt;27&lt;/ref-type&gt;&lt;contributors&gt;&lt;authors&gt;&lt;author&gt;Labadarios, D&lt;/author&gt;&lt;/authors&gt;&lt;tertiary-authors&gt;&lt;author&gt;Department of Health&lt;/author&gt;&lt;/tertiary-authors&gt;&lt;/contributors&gt;&lt;titles&gt;&lt;title&gt;The National Food Consumption Survey (NFCS): Children aged 1–9 years, South Africa, 1999.&lt;/title&gt;&lt;/titles&gt;&lt;dates&gt;&lt;year&gt;2000&lt;/year&gt;&lt;/dates&gt;&lt;pub-location&gt;Pretoria&lt;/pub-location&gt;&lt;publisher&gt;Directorate: Nutrition, Department of Health&lt;/publisher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4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71231695" w14:textId="77777777" w:rsidTr="00894AA9">
        <w:tc>
          <w:tcPr>
            <w:tcW w:w="1525" w:type="dxa"/>
            <w:tcBorders>
              <w:top w:val="nil"/>
              <w:left w:val="nil"/>
              <w:bottom w:val="nil"/>
              <w:right w:val="nil"/>
            </w:tcBorders>
          </w:tcPr>
          <w:p w14:paraId="2997BB0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5 Provinces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CEFF63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CC60FB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-13y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556015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19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F7DB42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476192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51B0FD0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0DE9124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14:paraId="416DE70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04415B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8</w:t>
            </w:r>
          </w:p>
          <w:p w14:paraId="3F00D23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5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</w:tcPr>
          <w:p w14:paraId="1D8E24B6" w14:textId="4672284B" w:rsidR="00761664" w:rsidRPr="0004038D" w:rsidRDefault="00761664" w:rsidP="002732D4">
            <w:pPr>
              <w:jc w:val="both"/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</w:rPr>
              <w:t xml:space="preserve">Armstrong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06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rmstrong&lt;/Author&gt;&lt;Year&gt;2006&lt;/Year&gt;&lt;RecNum&gt;11&lt;/RecNum&gt;&lt;DisplayText&gt;&lt;style face="superscript"&gt;(80)&lt;/style&gt;&lt;/DisplayText&gt;&lt;record&gt;&lt;rec-number&gt;11&lt;/rec-number&gt;&lt;foreign-keys&gt;&lt;key app="EN" db-id="td529xr03dx9rlexaf6xa5vrw9200vs0sswx" timestamp="1668409496"&gt;11&lt;/key&gt;&lt;/foreign-keys&gt;&lt;ref-type name="Journal Article"&gt;17&lt;/ref-type&gt;&lt;contributors&gt;&lt;authors&gt;&lt;author&gt;Armstrong, M. E.&lt;/author&gt;&lt;author&gt;Lambert, M. I.&lt;/author&gt;&lt;author&gt;Sharwood, K. A.&lt;/author&gt;&lt;author&gt;Lambert, E. V.&lt;/author&gt;&lt;/authors&gt;&lt;/contributors&gt;&lt;auth-address&gt;University of Cape Town/Medical Research Council Research Unit for Exercise Science and Sports Medicine, Department of Human Biology, University of Cape Town, South Africa.&lt;/auth-address&gt;&lt;titles&gt;&lt;title&gt;Obesity and overweight in South African primary school children -- the Health of the Nation Study&lt;/title&gt;&lt;secondary-title&gt;S Afr Med J&lt;/secondary-title&gt;&lt;/titles&gt;&lt;pages&gt;439-44&lt;/pages&gt;&lt;volume&gt;96&lt;/volume&gt;&lt;number&gt;5&lt;/number&gt;&lt;keywords&gt;&lt;keyword&gt;Adolescent&lt;/keyword&gt;&lt;keyword&gt;Body Mass Index&lt;/keyword&gt;&lt;keyword&gt;Child&lt;/keyword&gt;&lt;keyword&gt;Female&lt;/keyword&gt;&lt;keyword&gt;Humans&lt;/keyword&gt;&lt;keyword&gt;Male&lt;/keyword&gt;&lt;keyword&gt;Obesity/*epidemiology&lt;/keyword&gt;&lt;keyword&gt;*Overweight&lt;/keyword&gt;&lt;keyword&gt;*Population Surveillance&lt;/keyword&gt;&lt;keyword&gt;Prevalence&lt;/keyword&gt;&lt;keyword&gt;Sex Distribution&lt;/keyword&gt;&lt;keyword&gt;Socioeconomic Factors&lt;/keyword&gt;&lt;keyword&gt;South Africa/epidemiology&lt;/keyword&gt;&lt;/keywords&gt;&lt;dates&gt;&lt;year&gt;2006&lt;/year&gt;&lt;pub-dates&gt;&lt;date&gt;May&lt;/date&gt;&lt;/pub-dates&gt;&lt;/dates&gt;&lt;isbn&gt;0256-9574 (Print)&lt;/isbn&gt;&lt;accession-num&gt;16751921&lt;/accession-num&gt;&lt;urls&gt;&lt;related-urls&gt;&lt;url&gt;https://www.ncbi.nlm.nih.gov/pubmed/16751921&lt;/url&gt;&lt;/related-urls&gt;&lt;/urls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8</w:t>
            </w:r>
            <w:r w:rsidR="00B57C02">
              <w:rPr>
                <w:rFonts w:cstheme="minorHAnsi"/>
                <w:noProof/>
                <w:vertAlign w:val="superscript"/>
              </w:rPr>
              <w:t>4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894AA9" w:rsidRPr="0004038D" w14:paraId="577F8CE8" w14:textId="77777777" w:rsidTr="0090435F">
        <w:tc>
          <w:tcPr>
            <w:tcW w:w="260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225B32" w14:textId="4F50E0E3" w:rsidR="00894AA9" w:rsidRPr="0004038D" w:rsidRDefault="00894AA9" w:rsidP="00894AA9">
            <w:pPr>
              <w:rPr>
                <w:rFonts w:cstheme="minorHAnsi"/>
              </w:rPr>
            </w:pPr>
            <w:r w:rsidRPr="0004038D">
              <w:rPr>
                <w:rFonts w:cstheme="minorHAnsi"/>
                <w:b/>
                <w:iCs/>
              </w:rPr>
              <w:lastRenderedPageBreak/>
              <w:t xml:space="preserve">Table </w:t>
            </w:r>
            <w:r>
              <w:rPr>
                <w:rFonts w:cstheme="minorHAnsi"/>
                <w:b/>
                <w:iCs/>
              </w:rPr>
              <w:t>S2</w:t>
            </w:r>
            <w:r w:rsidRPr="0004038D">
              <w:rPr>
                <w:rFonts w:cstheme="minorHAnsi"/>
                <w:b/>
                <w:iCs/>
              </w:rPr>
              <w:t>.</w:t>
            </w:r>
            <w:r>
              <w:rPr>
                <w:rFonts w:cstheme="minorHAnsi"/>
                <w:b/>
                <w:iCs/>
              </w:rPr>
              <w:t xml:space="preserve"> Continuing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113BB1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2BEDCA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4E14DB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82F16B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748A3D" w14:textId="77777777" w:rsidR="00894AA9" w:rsidRPr="0004038D" w:rsidRDefault="00894AA9" w:rsidP="002732D4">
            <w:pPr>
              <w:rPr>
                <w:rFonts w:cstheme="minorHAnsi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E7FD02" w14:textId="77777777" w:rsidR="00894AA9" w:rsidRPr="0004038D" w:rsidRDefault="00894AA9" w:rsidP="002732D4">
            <w:pPr>
              <w:rPr>
                <w:rFonts w:cstheme="minorHAnsi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E20E11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4281F0" w14:textId="77777777" w:rsidR="00894AA9" w:rsidRPr="0004038D" w:rsidRDefault="00894AA9" w:rsidP="002732D4">
            <w:pPr>
              <w:jc w:val="both"/>
              <w:rPr>
                <w:rFonts w:cstheme="minorHAnsi"/>
              </w:rPr>
            </w:pPr>
          </w:p>
        </w:tc>
      </w:tr>
      <w:tr w:rsidR="00761664" w:rsidRPr="0004038D" w14:paraId="53E4C2DB" w14:textId="77777777" w:rsidTr="00894AA9">
        <w:tc>
          <w:tcPr>
            <w:tcW w:w="15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26425F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CD143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8E97A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-9y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5C57D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2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A327E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.4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3E9D5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6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27C775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2C1BC91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FD6ACA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F6AA8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3</w:t>
            </w:r>
          </w:p>
          <w:p w14:paraId="15F8495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4</w:t>
            </w:r>
          </w:p>
        </w:tc>
        <w:tc>
          <w:tcPr>
            <w:tcW w:w="28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228211" w14:textId="77777777" w:rsidR="00761664" w:rsidRPr="0004038D" w:rsidRDefault="00761664" w:rsidP="002732D4">
            <w:pPr>
              <w:jc w:val="both"/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Shisana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4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Shisana&lt;/Author&gt;&lt;Year&gt;2013&lt;/Year&gt;&lt;RecNum&gt;2&lt;/RecNum&gt;&lt;DisplayText&gt;&lt;style face="superscript"&gt;(6)&lt;/style&gt;&lt;/DisplayText&gt;&lt;record&gt;&lt;rec-number&gt;2&lt;/rec-number&gt;&lt;foreign-keys&gt;&lt;key app="EN" db-id="td529xr03dx9rlexaf6xa5vrw9200vs0sswx" timestamp="1668409495"&gt;2&lt;/key&gt;&lt;/foreign-keys&gt;&lt;ref-type name="Report"&gt;27&lt;/ref-type&gt;&lt;contributors&gt;&lt;authors&gt;&lt;author&gt;Shisana, O&lt;/author&gt;&lt;author&gt;Labadarios, D&lt;/author&gt;&lt;author&gt;Rehle, T&lt;/author&gt;&lt;author&gt;Simbayi, L&lt;/author&gt;&lt;author&gt;Zuma, K&lt;/author&gt;&lt;author&gt;Dhansay, A&lt;/author&gt;&lt;author&gt;Reddy, P&lt;/author&gt;&lt;author&gt;Parker, W&lt;/author&gt;&lt;author&gt;Hoosain, E&lt;/author&gt;&lt;author&gt;Naidoo, P&lt;/author&gt;&lt;author&gt;Hongoro, C&lt;/author&gt;&lt;author&gt;Mchiza, Z&lt;/author&gt;&lt;author&gt;Steyn, NP&lt;/author&gt;&lt;author&gt;Dwane, N&lt;/author&gt;&lt;author&gt;Makoane, M&lt;/author&gt;&lt;author&gt;Maluleke, T&lt;/author&gt;&lt;author&gt;Ramlagan, S&lt;/author&gt;&lt;author&gt;Zungu, N&lt;/author&gt;&lt;author&gt;Evans, MG&lt;/author&gt;&lt;author&gt;Jacobs, L&lt;/author&gt;&lt;author&gt;Faber, M&lt;/author&gt;&lt;author&gt;SANHANES-1 Team&lt;/author&gt;&lt;/authors&gt;&lt;tertiary-authors&gt;&lt;author&gt;HSRC Press &lt;/author&gt;&lt;/tertiary-authors&gt;&lt;/contributors&gt;&lt;titles&gt;&lt;title&gt;South African National Health and Nutrition Examination Survey (SANHANES-1)&lt;/title&gt;&lt;/titles&gt;&lt;pages&gt;401&lt;/pages&gt;&lt;dates&gt;&lt;year&gt;2013&lt;/year&gt;&lt;/dates&gt;&lt;pub-location&gt;Cape Town&lt;/pub-location&gt;&lt;publisher&gt;Human Sciences Research Council&lt;/publisher&gt;&lt;urls&gt;&lt;related-urls&gt;&lt;url&gt;http://www.hsrcpress.ac.za/product.php?productid=2314&amp;amp;cat=0&amp;amp;page=1&amp;amp;featured&lt;/url&gt;&lt;/related-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894D2B">
              <w:rPr>
                <w:rFonts w:cstheme="minorHAnsi"/>
                <w:noProof/>
                <w:color w:val="000000"/>
                <w:vertAlign w:val="superscript"/>
              </w:rPr>
              <w:t>(6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538D5BD1" w14:textId="77777777" w:rsidTr="00894AA9">
        <w:tc>
          <w:tcPr>
            <w:tcW w:w="15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142EFE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National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5B7B2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9129F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-14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03C08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FE903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.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EEF07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8BA2FA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75F82EEE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D2D56B3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63DCC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.3</w:t>
            </w:r>
          </w:p>
          <w:p w14:paraId="1519B0A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2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9A17BD" w14:textId="77777777" w:rsidR="00761664" w:rsidRPr="0004038D" w:rsidRDefault="00761664" w:rsidP="002732D4">
            <w:pPr>
              <w:jc w:val="both"/>
              <w:rPr>
                <w:rFonts w:cstheme="minorHAnsi"/>
                <w:color w:val="000000"/>
              </w:rPr>
            </w:pPr>
            <w:r w:rsidRPr="0004038D">
              <w:rPr>
                <w:rFonts w:cstheme="minorHAnsi"/>
                <w:color w:val="000000"/>
              </w:rPr>
              <w:t xml:space="preserve">Shisana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4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Shisana&lt;/Author&gt;&lt;Year&gt;2013&lt;/Year&gt;&lt;RecNum&gt;2&lt;/RecNum&gt;&lt;DisplayText&gt;&lt;style face="superscript"&gt;(6)&lt;/style&gt;&lt;/DisplayText&gt;&lt;record&gt;&lt;rec-number&gt;2&lt;/rec-number&gt;&lt;foreign-keys&gt;&lt;key app="EN" db-id="td529xr03dx9rlexaf6xa5vrw9200vs0sswx" timestamp="1668409495"&gt;2&lt;/key&gt;&lt;/foreign-keys&gt;&lt;ref-type name="Report"&gt;27&lt;/ref-type&gt;&lt;contributors&gt;&lt;authors&gt;&lt;author&gt;Shisana, O&lt;/author&gt;&lt;author&gt;Labadarios, D&lt;/author&gt;&lt;author&gt;Rehle, T&lt;/author&gt;&lt;author&gt;Simbayi, L&lt;/author&gt;&lt;author&gt;Zuma, K&lt;/author&gt;&lt;author&gt;Dhansay, A&lt;/author&gt;&lt;author&gt;Reddy, P&lt;/author&gt;&lt;author&gt;Parker, W&lt;/author&gt;&lt;author&gt;Hoosain, E&lt;/author&gt;&lt;author&gt;Naidoo, P&lt;/author&gt;&lt;author&gt;Hongoro, C&lt;/author&gt;&lt;author&gt;Mchiza, Z&lt;/author&gt;&lt;author&gt;Steyn, NP&lt;/author&gt;&lt;author&gt;Dwane, N&lt;/author&gt;&lt;author&gt;Makoane, M&lt;/author&gt;&lt;author&gt;Maluleke, T&lt;/author&gt;&lt;author&gt;Ramlagan, S&lt;/author&gt;&lt;author&gt;Zungu, N&lt;/author&gt;&lt;author&gt;Evans, MG&lt;/author&gt;&lt;author&gt;Jacobs, L&lt;/author&gt;&lt;author&gt;Faber, M&lt;/author&gt;&lt;author&gt;SANHANES-1 Team&lt;/author&gt;&lt;/authors&gt;&lt;tertiary-authors&gt;&lt;author&gt;HSRC Press &lt;/author&gt;&lt;/tertiary-authors&gt;&lt;/contributors&gt;&lt;titles&gt;&lt;title&gt;South African National Health and Nutrition Examination Survey (SANHANES-1)&lt;/title&gt;&lt;/titles&gt;&lt;pages&gt;401&lt;/pages&gt;&lt;dates&gt;&lt;year&gt;2013&lt;/year&gt;&lt;/dates&gt;&lt;pub-location&gt;Cape Town&lt;/pub-location&gt;&lt;publisher&gt;Human Sciences Research Council&lt;/publisher&gt;&lt;urls&gt;&lt;related-urls&gt;&lt;url&gt;http://www.hsrcpress.ac.za/product.php?productid=2314&amp;amp;cat=0&amp;amp;page=1&amp;amp;featured&lt;/url&gt;&lt;/related-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894D2B">
              <w:rPr>
                <w:rFonts w:cstheme="minorHAnsi"/>
                <w:noProof/>
                <w:color w:val="000000"/>
                <w:vertAlign w:val="superscript"/>
              </w:rPr>
              <w:t>(6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</w:tbl>
    <w:p w14:paraId="71083691" w14:textId="0F588A11" w:rsidR="00761664" w:rsidRDefault="00761664" w:rsidP="0076166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iCs/>
        </w:rPr>
      </w:pPr>
      <w:r w:rsidRPr="0004038D">
        <w:rPr>
          <w:rFonts w:cstheme="minorHAnsi"/>
          <w:iCs/>
        </w:rPr>
        <w:t xml:space="preserve">R = rural, U = urban, M = male, F = female, NCHS = National </w:t>
      </w:r>
      <w:proofErr w:type="spellStart"/>
      <w:r w:rsidRPr="0004038D">
        <w:rPr>
          <w:rFonts w:cstheme="minorHAnsi"/>
          <w:iCs/>
        </w:rPr>
        <w:t>Center</w:t>
      </w:r>
      <w:proofErr w:type="spellEnd"/>
      <w:r w:rsidRPr="0004038D">
        <w:rPr>
          <w:rFonts w:cstheme="minorHAnsi"/>
          <w:iCs/>
        </w:rPr>
        <w:t xml:space="preserve"> for Health Statistics, </w:t>
      </w:r>
      <w:r>
        <w:rPr>
          <w:rFonts w:cstheme="minorHAnsi"/>
          <w:iCs/>
        </w:rPr>
        <w:t xml:space="preserve">CDC = </w:t>
      </w:r>
      <w:proofErr w:type="spellStart"/>
      <w:r>
        <w:rPr>
          <w:rFonts w:cstheme="minorHAnsi"/>
          <w:iCs/>
        </w:rPr>
        <w:t>Centers</w:t>
      </w:r>
      <w:proofErr w:type="spellEnd"/>
      <w:r>
        <w:rPr>
          <w:rFonts w:cstheme="minorHAnsi"/>
          <w:iCs/>
        </w:rPr>
        <w:t xml:space="preserve"> for Disease Control, p = percentile, </w:t>
      </w:r>
      <w:r w:rsidRPr="0004038D">
        <w:rPr>
          <w:rFonts w:cstheme="minorHAnsi"/>
          <w:iCs/>
        </w:rPr>
        <w:t>HAZ = height-for-age z-score, WHZ = weight-for-height z-score, B</w:t>
      </w:r>
      <w:r>
        <w:rPr>
          <w:rFonts w:cstheme="minorHAnsi"/>
          <w:iCs/>
        </w:rPr>
        <w:t>A</w:t>
      </w:r>
      <w:r w:rsidRPr="0004038D">
        <w:rPr>
          <w:rFonts w:cstheme="minorHAnsi"/>
          <w:iCs/>
        </w:rPr>
        <w:t xml:space="preserve">Z = body mass index-for-age z-score, EC = Eastern Cape, KZN = KwaZulu-Natal, </w:t>
      </w:r>
      <w:proofErr w:type="spellStart"/>
      <w:r w:rsidRPr="0004038D">
        <w:rPr>
          <w:rFonts w:cstheme="minorHAnsi"/>
          <w:iCs/>
        </w:rPr>
        <w:t>Mphu</w:t>
      </w:r>
      <w:proofErr w:type="spellEnd"/>
      <w:r w:rsidRPr="0004038D">
        <w:rPr>
          <w:rFonts w:cstheme="minorHAnsi"/>
          <w:iCs/>
        </w:rPr>
        <w:t xml:space="preserve"> = </w:t>
      </w:r>
      <w:proofErr w:type="spellStart"/>
      <w:r w:rsidRPr="0004038D">
        <w:rPr>
          <w:rFonts w:cstheme="minorHAnsi"/>
          <w:iCs/>
        </w:rPr>
        <w:t>Mphumalanga</w:t>
      </w:r>
      <w:proofErr w:type="spellEnd"/>
      <w:r w:rsidRPr="0004038D">
        <w:rPr>
          <w:rFonts w:cstheme="minorHAnsi"/>
          <w:iCs/>
        </w:rPr>
        <w:t>, NWP = North West province, WC = Western Cape</w:t>
      </w:r>
      <w:r>
        <w:rPr>
          <w:rFonts w:cstheme="minorHAnsi"/>
          <w:iCs/>
        </w:rPr>
        <w:t>,</w:t>
      </w:r>
      <w:r w:rsidRPr="0004038D">
        <w:rPr>
          <w:rFonts w:cstheme="minorHAnsi"/>
          <w:iCs/>
        </w:rPr>
        <w:t xml:space="preserve"> </w:t>
      </w:r>
      <w:r>
        <w:rPr>
          <w:rFonts w:cstheme="minorHAnsi"/>
          <w:iCs/>
        </w:rPr>
        <w:t>IOTF = International Obesity Task Force</w:t>
      </w:r>
    </w:p>
    <w:p w14:paraId="52B57488" w14:textId="77777777" w:rsidR="00761664" w:rsidRDefault="00761664">
      <w:pPr>
        <w:rPr>
          <w:rFonts w:cstheme="minorHAnsi"/>
          <w:iCs/>
        </w:rPr>
      </w:pPr>
      <w:r>
        <w:rPr>
          <w:rFonts w:cstheme="minorHAnsi"/>
          <w:iCs/>
        </w:rPr>
        <w:br w:type="page"/>
      </w:r>
    </w:p>
    <w:p w14:paraId="6199D879" w14:textId="77777777" w:rsidR="00761664" w:rsidRPr="0004038D" w:rsidRDefault="00761664" w:rsidP="0076166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iCs/>
        </w:rPr>
      </w:pPr>
      <w:r w:rsidRPr="0004038D">
        <w:rPr>
          <w:rFonts w:cstheme="minorHAnsi"/>
          <w:b/>
          <w:iCs/>
        </w:rPr>
        <w:lastRenderedPageBreak/>
        <w:t xml:space="preserve">Table </w:t>
      </w:r>
      <w:r>
        <w:rPr>
          <w:rFonts w:cstheme="minorHAnsi"/>
          <w:b/>
          <w:iCs/>
        </w:rPr>
        <w:t>S3</w:t>
      </w:r>
      <w:r w:rsidRPr="0004038D">
        <w:rPr>
          <w:rFonts w:cstheme="minorHAnsi"/>
          <w:b/>
          <w:iCs/>
        </w:rPr>
        <w:t>. The prevalence of stunting, underweight, overweight and obesity among adolescents by province and reference</w:t>
      </w:r>
    </w:p>
    <w:p w14:paraId="6612900B" w14:textId="77777777" w:rsidR="00761664" w:rsidRPr="0004038D" w:rsidRDefault="00761664" w:rsidP="0076166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iCs/>
        </w:rPr>
      </w:pPr>
    </w:p>
    <w:tbl>
      <w:tblPr>
        <w:tblStyle w:val="TableGrid"/>
        <w:tblW w:w="1395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440"/>
        <w:gridCol w:w="1080"/>
        <w:gridCol w:w="990"/>
        <w:gridCol w:w="1260"/>
        <w:gridCol w:w="990"/>
        <w:gridCol w:w="900"/>
        <w:gridCol w:w="1440"/>
        <w:gridCol w:w="1350"/>
        <w:gridCol w:w="1260"/>
        <w:gridCol w:w="3240"/>
      </w:tblGrid>
      <w:tr w:rsidR="00761664" w:rsidRPr="0004038D" w14:paraId="399609B9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2CDA06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Province</w:t>
            </w:r>
          </w:p>
          <w:p w14:paraId="60B504D3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tudy</w:t>
            </w:r>
            <w:r>
              <w:rPr>
                <w:rFonts w:cstheme="minorHAnsi"/>
                <w:b/>
              </w:rPr>
              <w:t xml:space="preserve"> </w:t>
            </w:r>
            <w:r w:rsidRPr="0004038D">
              <w:rPr>
                <w:rFonts w:cstheme="minorHAnsi"/>
                <w:b/>
              </w:rPr>
              <w:t>setting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B86FB2E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Year</w:t>
            </w:r>
            <w:r>
              <w:rPr>
                <w:rFonts w:cstheme="minorHAnsi"/>
                <w:b/>
              </w:rPr>
              <w:t xml:space="preserve"> of study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45ED619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Age group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48545F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ample size; M, F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D9B1CE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Stunted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86F7E4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Under</w:t>
            </w:r>
            <w:r>
              <w:rPr>
                <w:rFonts w:cstheme="minorHAnsi"/>
                <w:b/>
              </w:rPr>
              <w:t>-</w:t>
            </w:r>
            <w:r w:rsidRPr="0004038D">
              <w:rPr>
                <w:rFonts w:cstheme="minorHAnsi"/>
                <w:b/>
              </w:rPr>
              <w:t>weight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8E0A751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Overweight</w:t>
            </w:r>
          </w:p>
          <w:p w14:paraId="7D7F9ED2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Obese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3FCDAAC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Cut-point referenc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65DC00B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Prevalence (%)</w:t>
            </w: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59D2B61" w14:textId="77777777" w:rsidR="00761664" w:rsidRPr="0004038D" w:rsidRDefault="00761664" w:rsidP="002732D4">
            <w:pPr>
              <w:jc w:val="both"/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Reference</w:t>
            </w:r>
          </w:p>
        </w:tc>
      </w:tr>
      <w:tr w:rsidR="00761664" w:rsidRPr="0004038D" w14:paraId="4F37DCAA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FFBDBF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</w:p>
        </w:tc>
        <w:tc>
          <w:tcPr>
            <w:tcW w:w="522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1F236D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729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9EDAA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b/>
              </w:rPr>
              <w:t>Reference: NCHS WHZ &gt;2/ NCHS 85-95</w:t>
            </w:r>
            <w:r w:rsidRPr="0004038D">
              <w:rPr>
                <w:rFonts w:cstheme="minorHAnsi"/>
                <w:b/>
                <w:vertAlign w:val="superscript"/>
              </w:rPr>
              <w:t>th</w:t>
            </w:r>
            <w:r w:rsidRPr="0004038D">
              <w:rPr>
                <w:rFonts w:cstheme="minorHAnsi"/>
                <w:b/>
              </w:rPr>
              <w:t xml:space="preserve"> NCHS &gt;95th</w:t>
            </w:r>
          </w:p>
        </w:tc>
      </w:tr>
      <w:tr w:rsidR="00761664" w:rsidRPr="0004038D" w14:paraId="676FF205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1939FB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Limpopo RU 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D20BF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97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216B3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1A826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0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08B0E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0.0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7897A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8.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5F4299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8AF2BA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8E88E3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263299" w14:textId="0B70F74C" w:rsidR="00761664" w:rsidRPr="0004038D" w:rsidRDefault="00761664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MacIntyre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655A2C">
              <w:rPr>
                <w:rFonts w:cstheme="minorHAnsi"/>
                <w:i/>
                <w:iCs/>
                <w:color w:val="000000"/>
              </w:rPr>
              <w:t>et al.</w:t>
            </w:r>
            <w:r>
              <w:rPr>
                <w:rFonts w:cstheme="minorHAnsi"/>
                <w:i/>
                <w:iCs/>
                <w:color w:val="000000"/>
              </w:rPr>
              <w:t>,</w:t>
            </w:r>
            <w:r w:rsidRPr="0004038D">
              <w:rPr>
                <w:rFonts w:cstheme="minorHAnsi"/>
                <w:color w:val="000000"/>
              </w:rPr>
              <w:t xml:space="preserve"> 2006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Macintyre&lt;/Author&gt;&lt;Year&gt;2006&lt;/Year&gt;&lt;RecNum&gt;369&lt;/RecNum&gt;&lt;DisplayText&gt;&lt;style face="superscript"&gt;(119)&lt;/style&gt;&lt;/DisplayText&gt;&lt;record&gt;&lt;rec-number&gt;369&lt;/rec-number&gt;&lt;foreign-keys&gt;&lt;key app="EN" db-id="5taf9e9x6zret1es92rvst5750v95d9rsxre" timestamp="1592250267"&gt;369&lt;/key&gt;&lt;/foreign-keys&gt;&lt;ref-type name="Journal Article"&gt;17&lt;/ref-type&gt;&lt;contributors&gt;&lt;authors&gt;&lt;author&gt;Macintyre, U. E.&lt;/author&gt;&lt;author&gt;Du PLessis, J.B.&lt;/author&gt;&lt;/authors&gt;&lt;/contributors&gt;&lt;titles&gt;&lt;title&gt;Dietary intakes and caries experience in children in Limpopo Province, South Africa&lt;/title&gt;&lt;secondary-title&gt;South African dental journal&lt;/secondary-title&gt;&lt;/titles&gt;&lt;periodical&gt;&lt;full-title&gt;South African dental journal&lt;/full-title&gt;&lt;/periodical&gt;&lt;pages&gt;58-63&lt;/pages&gt;&lt;volume&gt;61&lt;/volume&gt;&lt;number&gt;2&lt;/number&gt;&lt;dates&gt;&lt;year&gt;2006&lt;/year&gt;&lt;/dates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1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20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1A362077" w14:textId="77777777" w:rsidTr="00894AA9"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A48CD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WC U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BD25C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5FD45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-18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6196D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0 F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E3DD5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AE3CE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63208B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37E437EF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429195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85-95</w:t>
            </w:r>
            <w:r w:rsidRPr="0004038D">
              <w:rPr>
                <w:rFonts w:cstheme="minorHAnsi"/>
                <w:vertAlign w:val="superscript"/>
              </w:rPr>
              <w:t>th</w:t>
            </w:r>
            <w:r w:rsidRPr="00B30E98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p</w:t>
            </w:r>
          </w:p>
          <w:p w14:paraId="19D7DF17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&gt;95</w:t>
            </w:r>
            <w:r w:rsidRPr="00B30E98">
              <w:rPr>
                <w:rFonts w:cstheme="minorHAnsi"/>
                <w:vertAlign w:val="superscript"/>
              </w:rPr>
              <w:t>th</w:t>
            </w:r>
            <w:r>
              <w:rPr>
                <w:rFonts w:cstheme="minorHAnsi"/>
              </w:rPr>
              <w:t xml:space="preserve"> p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9646A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.7</w:t>
            </w:r>
          </w:p>
          <w:p w14:paraId="6521519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2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437D99" w14:textId="3335D16C" w:rsidR="00761664" w:rsidRPr="0004038D" w:rsidRDefault="00761664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Caradas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01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Caradas&lt;/Author&gt;&lt;Year&gt;2001&lt;/Year&gt;&lt;RecNum&gt;396&lt;/RecNum&gt;&lt;DisplayText&gt;&lt;style face="superscript"&gt;(120)&lt;/style&gt;&lt;/DisplayText&gt;&lt;record&gt;&lt;rec-number&gt;396&lt;/rec-number&gt;&lt;foreign-keys&gt;&lt;key app="EN" db-id="5taf9e9x6zret1es92rvst5750v95d9rsxre" timestamp="1595878635"&gt;396&lt;/key&gt;&lt;/foreign-keys&gt;&lt;ref-type name="Journal Article"&gt;17&lt;/ref-type&gt;&lt;contributors&gt;&lt;authors&gt;&lt;author&gt;Caradas, A.A.&lt;/author&gt;&lt;author&gt;Lambert, E. V.&lt;/author&gt;&lt;author&gt;Charlton, K. E.&lt;/author&gt;&lt;/authors&gt;&lt;/contributors&gt;&lt;titles&gt;&lt;title&gt;An ethnic comparison of eating attitudes and associated body image concerns in adolescent South African schoolgirls&lt;/title&gt;&lt;secondary-title&gt;Journal of Human Nutrition and Dietetics&lt;/secondary-title&gt;&lt;/titles&gt;&lt;periodical&gt;&lt;full-title&gt;Journal of Human Nutrition and Dietetics&lt;/full-title&gt;&lt;/periodical&gt;&lt;pages&gt;111-120&lt;/pages&gt;&lt;volume&gt;14&lt;/volume&gt;&lt;dates&gt;&lt;year&gt;2001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12</w:t>
            </w:r>
            <w:r w:rsidR="00B57C02">
              <w:rPr>
                <w:rFonts w:cstheme="minorHAnsi"/>
                <w:noProof/>
                <w:vertAlign w:val="superscript"/>
              </w:rPr>
              <w:t>1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33BA1946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882C74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</w:p>
        </w:tc>
        <w:tc>
          <w:tcPr>
            <w:tcW w:w="522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1E32F5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729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95D285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>Reference: CDC 2000 BMI &gt;85</w:t>
            </w:r>
            <w:r w:rsidRPr="0004038D">
              <w:rPr>
                <w:rFonts w:cstheme="minorHAnsi"/>
                <w:b/>
                <w:vertAlign w:val="superscript"/>
              </w:rPr>
              <w:t>th</w:t>
            </w:r>
            <w:r w:rsidRPr="0004038D">
              <w:rPr>
                <w:rFonts w:cstheme="minorHAnsi"/>
                <w:b/>
              </w:rPr>
              <w:t xml:space="preserve"> and 95</w:t>
            </w:r>
            <w:r w:rsidRPr="0004038D">
              <w:rPr>
                <w:rFonts w:cstheme="minorHAnsi"/>
                <w:b/>
                <w:vertAlign w:val="superscript"/>
              </w:rPr>
              <w:t>th</w:t>
            </w:r>
            <w:r w:rsidRPr="0004038D">
              <w:rPr>
                <w:rFonts w:cstheme="minorHAnsi"/>
                <w:b/>
              </w:rPr>
              <w:t xml:space="preserve"> percentiles</w:t>
            </w:r>
          </w:p>
        </w:tc>
      </w:tr>
      <w:tr w:rsidR="00761664" w:rsidRPr="0004038D" w14:paraId="349F84FB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686DEC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Limpopo R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4DA1E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0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4899A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4-16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3B256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208;</w:t>
            </w:r>
            <w:proofErr w:type="gramEnd"/>
          </w:p>
          <w:p w14:paraId="4316F82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2M, 86F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3A9CD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9F2E6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C3366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0709D36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FEBCD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85-95</w:t>
            </w:r>
            <w:r w:rsidRPr="0004038D">
              <w:rPr>
                <w:rFonts w:cstheme="minorHAnsi"/>
                <w:vertAlign w:val="superscript"/>
              </w:rPr>
              <w:t xml:space="preserve">th </w:t>
            </w:r>
            <w:r>
              <w:rPr>
                <w:rFonts w:cstheme="minorHAnsi"/>
              </w:rPr>
              <w:t>p</w:t>
            </w:r>
          </w:p>
          <w:p w14:paraId="2D9ED846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&gt;95</w:t>
            </w:r>
            <w:r w:rsidRPr="0004038D">
              <w:rPr>
                <w:rFonts w:cstheme="minorHAnsi"/>
                <w:vertAlign w:val="superscript"/>
              </w:rPr>
              <w:t>th</w:t>
            </w:r>
            <w:r>
              <w:rPr>
                <w:rFonts w:cstheme="minorHAnsi"/>
              </w:rPr>
              <w:t xml:space="preserve"> p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DBC54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7</w:t>
            </w:r>
          </w:p>
          <w:p w14:paraId="272D0CF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8</w:t>
            </w: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563798" w14:textId="48FE8F48" w:rsidR="00761664" w:rsidRPr="0004038D" w:rsidRDefault="00761664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Toriola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</w:t>
            </w:r>
            <w:r>
              <w:rPr>
                <w:rFonts w:cstheme="minorHAnsi"/>
              </w:rPr>
              <w:t>5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Toriola&lt;/Author&gt;&lt;Year&gt;2015&lt;/Year&gt;&lt;RecNum&gt;614&lt;/RecNum&gt;&lt;DisplayText&gt;&lt;style face="superscript"&gt;(70)&lt;/style&gt;&lt;/DisplayText&gt;&lt;record&gt;&lt;rec-number&gt;614&lt;/rec-number&gt;&lt;foreign-keys&gt;&lt;key app="EN" db-id="5taf9e9x6zret1es92rvst5750v95d9rsxre" timestamp="1668410718"&gt;614&lt;/key&gt;&lt;/foreign-keys&gt;&lt;ref-type name="Journal Article"&gt;17&lt;/ref-type&gt;&lt;contributors&gt;&lt;authors&gt;&lt;author&gt;Toriola, O. O.&lt;/author&gt;&lt;author&gt;Monyeki, M. A.&lt;/author&gt;&lt;author&gt;Toriola, A. L.&lt;/author&gt;&lt;/authors&gt;&lt;/contributors&gt;&lt;auth-address&gt;Physical Activity, Sport and Recreation Focus Area, North-West University, Potchefstroom Campus. andries.monyeki@nwu.ac.za.&lt;/auth-address&gt;&lt;titles&gt;&lt;title&gt;Two-year longitudinal health-related fitness, anthropometry and body composition status amongst adolescents in Tlokwe Municipality: The PAHL Study&lt;/title&gt;&lt;secondary-title&gt;Afr J Prim Health Care Fam Med&lt;/secondary-title&gt;&lt;/titles&gt;&lt;periodical&gt;&lt;full-title&gt;Afr J Prim Health Care Fam Med&lt;/full-title&gt;&lt;/periodical&gt;&lt;pages&gt;896&lt;/pages&gt;&lt;volume&gt;7&lt;/volume&gt;&lt;number&gt;1&lt;/number&gt;&lt;edition&gt;20151030&lt;/edition&gt;&lt;keywords&gt;&lt;keyword&gt;Adolescent&lt;/keyword&gt;&lt;keyword&gt;*Anthropometry&lt;/keyword&gt;&lt;keyword&gt;Body Composition/*physiology&lt;/keyword&gt;&lt;keyword&gt;Female&lt;/keyword&gt;&lt;keyword&gt;Humans&lt;/keyword&gt;&lt;keyword&gt;Longitudinal Studies&lt;/keyword&gt;&lt;keyword&gt;Male&lt;/keyword&gt;&lt;keyword&gt;*Physical Fitness&lt;/keyword&gt;&lt;keyword&gt;South Africa&lt;/keyword&gt;&lt;/keywords&gt;&lt;dates&gt;&lt;year&gt;2015&lt;/year&gt;&lt;pub-dates&gt;&lt;date&gt;Oct 30&lt;/date&gt;&lt;/pub-dates&gt;&lt;/dates&gt;&lt;isbn&gt;2071-2936 (Electronic)&amp;#xD;2071-2928 (Linking)&lt;/isbn&gt;&lt;accession-num&gt;26842513&lt;/accession-num&gt;&lt;urls&gt;&lt;related-urls&gt;&lt;url&gt;https://www.ncbi.nlm.nih.gov/pubmed/26842513&lt;/url&gt;&lt;/related-urls&gt;&lt;/urls&gt;&lt;custom2&gt;PMC4656917&lt;/custom2&gt;&lt;electronic-resource-num&gt;10.4102/phcfm.v7i1.896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7</w:t>
            </w:r>
            <w:r w:rsidR="00B57C02">
              <w:rPr>
                <w:rFonts w:cstheme="minorHAnsi"/>
                <w:noProof/>
                <w:vertAlign w:val="superscript"/>
              </w:rPr>
              <w:t>4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01CC4312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6BD64F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EC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AD6C15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BC3817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-17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649A24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388;</w:t>
            </w:r>
            <w:proofErr w:type="gramEnd"/>
          </w:p>
          <w:p w14:paraId="11E3F3C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16M,276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10C260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A1AF93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.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7D7686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1DCD24E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20D00D7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85-95</w:t>
            </w:r>
            <w:r w:rsidRPr="0004038D">
              <w:rPr>
                <w:rFonts w:cstheme="minorHAnsi"/>
                <w:vertAlign w:val="superscript"/>
              </w:rPr>
              <w:t xml:space="preserve">th </w:t>
            </w:r>
            <w:r>
              <w:rPr>
                <w:rFonts w:cstheme="minorHAnsi"/>
              </w:rPr>
              <w:t>p</w:t>
            </w:r>
          </w:p>
          <w:p w14:paraId="27E612EC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&gt;95</w:t>
            </w:r>
            <w:r w:rsidRPr="0004038D">
              <w:rPr>
                <w:rFonts w:cstheme="minorHAnsi"/>
                <w:vertAlign w:val="superscript"/>
              </w:rPr>
              <w:t>th</w:t>
            </w:r>
            <w:r w:rsidRPr="0004038D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p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070A0E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1.7</w:t>
            </w:r>
          </w:p>
          <w:p w14:paraId="3BD9AE7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.6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906B7F7" w14:textId="16805B31" w:rsidR="00761664" w:rsidRPr="0004038D" w:rsidRDefault="00761664" w:rsidP="002732D4">
            <w:pPr>
              <w:jc w:val="both"/>
              <w:rPr>
                <w:rFonts w:cstheme="minorHAnsi"/>
                <w:color w:val="000000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Nkeh-Chungag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5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Nkeh-Chungag&lt;/Author&gt;&lt;Year&gt;2015&lt;/Year&gt;&lt;RecNum&gt;401&lt;/RecNum&gt;&lt;DisplayText&gt;&lt;style face="superscript"&gt;(59)&lt;/style&gt;&lt;/DisplayText&gt;&lt;record&gt;&lt;rec-number&gt;401&lt;/rec-number&gt;&lt;foreign-keys&gt;&lt;key app="EN" db-id="5taf9e9x6zret1es92rvst5750v95d9rsxre" timestamp="1595883541"&gt;401&lt;/key&gt;&lt;/foreign-keys&gt;&lt;ref-type name="Journal Article"&gt;17&lt;/ref-type&gt;&lt;contributors&gt;&lt;authors&gt;&lt;author&gt;Nkeh-Chungag, B.N.&lt;/author&gt;&lt;author&gt;Sekokotla, A.M.&lt;/author&gt;&lt;author&gt;Sewani-Rusike, C.R.&lt;/author&gt;&lt;author&gt;Namugowa, A.&lt;/author&gt;&lt;author&gt;Iputo, J.E.&lt;/author&gt;&lt;/authors&gt;&lt;/contributors&gt;&lt;titles&gt;&lt;title&gt;Prevalence of hypertension and prehypertension in 13–17 year old adolescents living in Mthatha – South Africa: A cross-sectional study&lt;/title&gt;&lt;secondary-title&gt;Central European Journal of Public Health&lt;/secondary-title&gt;&lt;/titles&gt;&lt;periodical&gt;&lt;full-title&gt;Central European Journal of Public Health&lt;/full-title&gt;&lt;/periodical&gt;&lt;pages&gt;59-64&lt;/pages&gt;&lt;volume&gt;23&lt;/volume&gt;&lt;number&gt;1&lt;/number&gt;&lt;dates&gt;&lt;year&gt;2015&lt;/year&gt;&lt;/dates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</w:t>
            </w:r>
            <w:r w:rsidR="00B57C02">
              <w:rPr>
                <w:rFonts w:cstheme="minorHAnsi"/>
                <w:noProof/>
                <w:color w:val="000000"/>
                <w:vertAlign w:val="superscript"/>
              </w:rPr>
              <w:t>61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12FC4BBE" w14:textId="77777777" w:rsidTr="00894AA9"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35AFD5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U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A72AE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6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25334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-20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2C614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564;</w:t>
            </w:r>
            <w:proofErr w:type="gramEnd"/>
          </w:p>
          <w:p w14:paraId="719D267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4M,360F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D9109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3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5DA88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.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17F83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7C99813C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FFCA4B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85-95</w:t>
            </w:r>
            <w:r w:rsidRPr="0004038D">
              <w:rPr>
                <w:rFonts w:cstheme="minorHAnsi"/>
                <w:vertAlign w:val="superscript"/>
              </w:rPr>
              <w:t xml:space="preserve">th </w:t>
            </w:r>
            <w:r>
              <w:rPr>
                <w:rFonts w:cstheme="minorHAnsi"/>
              </w:rPr>
              <w:t>p</w:t>
            </w:r>
          </w:p>
          <w:p w14:paraId="1B005D8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&gt;95</w:t>
            </w:r>
            <w:r w:rsidRPr="0004038D">
              <w:rPr>
                <w:rFonts w:cstheme="minorHAnsi"/>
                <w:vertAlign w:val="superscript"/>
              </w:rPr>
              <w:t>th</w:t>
            </w:r>
            <w:r w:rsidRPr="0004038D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p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10424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.9</w:t>
            </w:r>
          </w:p>
          <w:p w14:paraId="22CAA56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3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377E7C" w14:textId="5DA1B3C7" w:rsidR="00761664" w:rsidRPr="0004038D" w:rsidRDefault="00761664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Bhimma</w:t>
            </w:r>
            <w:proofErr w:type="spellEnd"/>
            <w:r w:rsidRPr="0004038D">
              <w:rPr>
                <w:rFonts w:cstheme="minorHAnsi"/>
              </w:rPr>
              <w:t xml:space="preserve">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8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Bhimma&lt;/Author&gt;&lt;Year&gt;2018&lt;/Year&gt;&lt;RecNum&gt;370&lt;/RecNum&gt;&lt;DisplayText&gt;&lt;style face="superscript"&gt;(121)&lt;/style&gt;&lt;/DisplayText&gt;&lt;record&gt;&lt;rec-number&gt;370&lt;/rec-number&gt;&lt;foreign-keys&gt;&lt;key app="EN" db-id="5taf9e9x6zret1es92rvst5750v95d9rsxre" timestamp="1592250393"&gt;370&lt;/key&gt;&lt;/foreign-keys&gt;&lt;ref-type name="Journal Article"&gt;17&lt;/ref-type&gt;&lt;contributors&gt;&lt;authors&gt;&lt;author&gt;Bhimma, R.&lt;/author&gt;&lt;author&gt;Naicker, E.&lt;/author&gt;&lt;author&gt;Gounden, V.&lt;/author&gt;&lt;author&gt;Nandlal, L.&lt;/author&gt;&lt;author&gt;Connolly, C.&lt;/author&gt;&lt;author&gt;Hariparshad, S.&lt;/author&gt;&lt;/authors&gt;&lt;/contributors&gt;&lt;auth-address&gt;Department of Paediatrics and Child Health, Nelson R Mandela School of Medicine, School of Health Science, University of KwaZulu-Natal, Congella, Durban 4013, South Africa.&amp;#xD;Department of Chemical Pathology, University of KwaZulu-Natal and National Health Laboratory Services, Inkosi Albert Luthuli Central Hospital, Durban, South Africa.&amp;#xD;Department of Optics and Imaging, Nelson R Mandela School of Medicine, School of Health Science, University of KwaZulu-Natal, South Africa.&amp;#xD;Department of Biostatistics, School of Public Health, University of KwaZulu-Natal, South Africa.&amp;#xD;Department of Nephrology, Nelson R Mandela School of Medicine, School of Health Science, University of KwaZulu-Natal, Congella, Durban 4013, South Africa.&lt;/auth-address&gt;&lt;titles&gt;&lt;title&gt;Prevalence of Primary Hypertension and Risk Factors in Grade XII Learners in KwaZulu-Natal, South Africa&lt;/title&gt;&lt;secondary-title&gt;Int J Hypertens&lt;/secondary-title&gt;&lt;/titles&gt;&lt;periodical&gt;&lt;full-title&gt;Int J Hypertens&lt;/full-title&gt;&lt;/periodical&gt;&lt;pages&gt;3848591&lt;/pages&gt;&lt;volume&gt;2018&lt;/volume&gt;&lt;dates&gt;&lt;year&gt;2018&lt;/year&gt;&lt;/dates&gt;&lt;isbn&gt;2090-0384 (Print)&lt;/isbn&gt;&lt;accession-num&gt;30057806&lt;/accession-num&gt;&lt;urls&gt;&lt;related-urls&gt;&lt;url&gt;https://www.ncbi.nlm.nih.gov/pubmed/30057806&lt;/url&gt;&lt;/related-urls&gt;&lt;/urls&gt;&lt;custom2&gt;PMC6051133&lt;/custom2&gt;&lt;electronic-resource-num&gt;10.1155/2018/3848591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12</w:t>
            </w:r>
            <w:r w:rsidR="00B57C02">
              <w:rPr>
                <w:rFonts w:cstheme="minorHAnsi"/>
                <w:noProof/>
                <w:vertAlign w:val="superscript"/>
              </w:rPr>
              <w:t>2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5509284E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F272B0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</w:p>
        </w:tc>
        <w:tc>
          <w:tcPr>
            <w:tcW w:w="522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26D2C2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729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702A06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  <w:b/>
              </w:rPr>
              <w:t>Reference: WHO 2006 WHZ/B</w:t>
            </w:r>
            <w:r>
              <w:rPr>
                <w:rFonts w:cstheme="minorHAnsi"/>
                <w:b/>
              </w:rPr>
              <w:t>A</w:t>
            </w:r>
            <w:r w:rsidRPr="0004038D">
              <w:rPr>
                <w:rFonts w:cstheme="minorHAnsi"/>
                <w:b/>
              </w:rPr>
              <w:t xml:space="preserve">Z </w:t>
            </w:r>
          </w:p>
        </w:tc>
      </w:tr>
      <w:tr w:rsidR="00761664" w:rsidRPr="0004038D" w14:paraId="07B58407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5C296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WP U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AD31E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4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61455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-16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ACDD6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313;</w:t>
            </w:r>
            <w:proofErr w:type="gramEnd"/>
          </w:p>
          <w:p w14:paraId="5CB6ECB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4M,179F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A3438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.3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635EB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35CBA0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1FD1B2F6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CB485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1</w:t>
            </w:r>
            <w:r>
              <w:rPr>
                <w:rFonts w:cstheme="minorHAnsi"/>
              </w:rPr>
              <w:t>-2</w:t>
            </w:r>
          </w:p>
          <w:p w14:paraId="73A2AADC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&gt;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81ACC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.3</w:t>
            </w:r>
          </w:p>
          <w:p w14:paraId="03CE866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.3</w:t>
            </w: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068F55" w14:textId="6E6D6448" w:rsidR="00761664" w:rsidRPr="0004038D" w:rsidRDefault="00761664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  <w:color w:val="000000"/>
              </w:rPr>
              <w:t>Mamabolo</w:t>
            </w:r>
            <w:proofErr w:type="spellEnd"/>
            <w:r w:rsidRPr="0004038D">
              <w:rPr>
                <w:rFonts w:cstheme="minorHAnsi"/>
                <w:color w:val="000000"/>
              </w:rPr>
              <w:t xml:space="preserve">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07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NYW1hYm9sbzwvQXV0aG9yPjxZZWFyPjIwMDc8L1llYXI+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NYW1hYm9sbzwvQXV0aG9yPjxZZWFyPjIwMDc8L1llYXI+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2</w:t>
            </w:r>
            <w:r w:rsidR="008268B4">
              <w:rPr>
                <w:rFonts w:cstheme="minorHAnsi"/>
                <w:noProof/>
                <w:color w:val="000000"/>
                <w:vertAlign w:val="superscript"/>
              </w:rPr>
              <w:t>7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37964CB3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996B35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FS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56B16A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850DCC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-1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132D5D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414;</w:t>
            </w:r>
            <w:proofErr w:type="gramEnd"/>
          </w:p>
          <w:p w14:paraId="2643B78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74M,240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EE4CF5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AF3553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419B8B5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49CFF6C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A3A45BF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1</w:t>
            </w:r>
            <w:r>
              <w:rPr>
                <w:rFonts w:cstheme="minorHAnsi"/>
              </w:rPr>
              <w:t>-2</w:t>
            </w:r>
          </w:p>
          <w:p w14:paraId="38927EFD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&gt;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71E782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.2</w:t>
            </w:r>
          </w:p>
          <w:p w14:paraId="16F3DAD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0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41E4052" w14:textId="0CB1E9C3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Meko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5</w:t>
            </w:r>
            <w:r>
              <w:rPr>
                <w:rFonts w:cstheme="minorHAnsi"/>
              </w:rPr>
              <w:fldChar w:fldCharType="begin">
                <w:fldData xml:space="preserve">PEVuZE5vdGU+PENpdGU+PEF1dGhvcj5NZWtvPC9BdXRob3I+PFllYXI+MjAxNTwvWWVhcj48UmVj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NZWtvPC9BdXRob3I+PFllYXI+MjAxNTwvWWVhcj48UmVj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5</w:t>
            </w:r>
            <w:r w:rsidR="008268B4">
              <w:rPr>
                <w:rFonts w:cstheme="minorHAnsi"/>
                <w:noProof/>
                <w:vertAlign w:val="superscript"/>
              </w:rPr>
              <w:t>8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71D8F562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C0950B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Gauteng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C6B10B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26E17B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-18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48FFD3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1172;</w:t>
            </w:r>
            <w:proofErr w:type="gramEnd"/>
          </w:p>
          <w:p w14:paraId="52F273A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66M,606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A4CE3B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2C8562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A9D968B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1AA528D1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4D1B96FE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1</w:t>
            </w:r>
            <w:r>
              <w:rPr>
                <w:rFonts w:cstheme="minorHAnsi"/>
              </w:rPr>
              <w:t>-2</w:t>
            </w:r>
          </w:p>
          <w:p w14:paraId="367C6989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&gt;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DE98FC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.6</w:t>
            </w:r>
          </w:p>
          <w:p w14:paraId="643C909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3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282E006" w14:textId="5B2495AE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Lundeen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6</w:t>
            </w:r>
            <w:r>
              <w:rPr>
                <w:rFonts w:cstheme="minorHAnsi"/>
              </w:rPr>
              <w:fldChar w:fldCharType="begin">
                <w:fldData xml:space="preserve">PEVuZE5vdGU+PENpdGU+PEF1dGhvcj5MdW5kZWVuPC9BdXRob3I+PFllYXI+MjAxNjwvWWVhcj48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dW5kZWVuPC9BdXRob3I+PFllYXI+MjAxNjwvWWVhcj48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8</w:t>
            </w:r>
            <w:r w:rsidR="008268B4">
              <w:rPr>
                <w:rFonts w:cstheme="minorHAnsi"/>
                <w:noProof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500429FE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B4A9B1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EC 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82C1D0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F61F89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4-18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C8BC14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98;</w:t>
            </w:r>
            <w:proofErr w:type="gramEnd"/>
          </w:p>
          <w:p w14:paraId="4881BE3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8M, 50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46A471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C35859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C53861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0B4CFBA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35EE579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1</w:t>
            </w:r>
            <w:r>
              <w:rPr>
                <w:rFonts w:cstheme="minorHAnsi"/>
              </w:rPr>
              <w:t>-2</w:t>
            </w:r>
          </w:p>
          <w:p w14:paraId="0A96287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&gt;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D9AA74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.3</w:t>
            </w:r>
          </w:p>
          <w:p w14:paraId="7110576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0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1AF54FD4" w14:textId="7FFD6DA5" w:rsidR="00761664" w:rsidRPr="0004038D" w:rsidRDefault="00761664" w:rsidP="002732D4">
            <w:pPr>
              <w:jc w:val="both"/>
              <w:rPr>
                <w:rFonts w:cstheme="minorHAnsi"/>
              </w:rPr>
            </w:pPr>
            <w:proofErr w:type="spellStart"/>
            <w:r w:rsidRPr="0004038D">
              <w:rPr>
                <w:rFonts w:cstheme="minorHAnsi"/>
              </w:rPr>
              <w:t>Oldewage</w:t>
            </w:r>
            <w:proofErr w:type="spellEnd"/>
            <w:r w:rsidRPr="0004038D">
              <w:rPr>
                <w:rFonts w:cstheme="minorHAnsi"/>
              </w:rPr>
              <w:t>-Theron</w:t>
            </w:r>
            <w:r>
              <w:rPr>
                <w:rFonts w:cstheme="minorHAnsi"/>
              </w:rPr>
              <w:t xml:space="preserve"> </w:t>
            </w:r>
            <w:r w:rsidRPr="00655A2C">
              <w:rPr>
                <w:rFonts w:cstheme="minorHAnsi"/>
                <w:i/>
                <w:iCs/>
              </w:rPr>
              <w:t>et al</w:t>
            </w:r>
            <w:r>
              <w:rPr>
                <w:rFonts w:cstheme="minorHAnsi"/>
              </w:rPr>
              <w:t>.</w:t>
            </w:r>
            <w:r w:rsidRPr="0004038D">
              <w:rPr>
                <w:rFonts w:cstheme="minorHAnsi"/>
              </w:rPr>
              <w:t>, 2014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Oldewage-Theron&lt;/Author&gt;&lt;Year&gt;2014&lt;/Year&gt;&lt;RecNum&gt;399&lt;/RecNum&gt;&lt;DisplayText&gt;&lt;style face="superscript"&gt;(57)&lt;/style&gt;&lt;/DisplayText&gt;&lt;record&gt;&lt;rec-number&gt;399&lt;/rec-number&gt;&lt;foreign-keys&gt;&lt;key app="EN" db-id="5taf9e9x6zret1es92rvst5750v95d9rsxre" timestamp="1595881493"&gt;399&lt;/key&gt;&lt;/foreign-keys&gt;&lt;ref-type name="Journal Article"&gt;17&lt;/ref-type&gt;&lt;contributors&gt;&lt;authors&gt;&lt;author&gt;Oldewage-Theron, W. H.&lt;/author&gt;&lt;author&gt;Egal, A.&lt;/author&gt;&lt;author&gt;Moroka, T.&lt;/author&gt;&lt;/authors&gt;&lt;/contributors&gt;&lt;titles&gt;&lt;title&gt;Socio-economic factors as determinants of nutrition knowledge of adolescents in Cofimvaba, Eastern Cape of South Africa&lt;/title&gt;&lt;secondary-title&gt;African Journal for Physical, Health Education, Recreation and Dance&lt;/secondary-title&gt;&lt;/titles&gt;&lt;periodical&gt;&lt;full-title&gt;African journal for physical, health education, recreation and dance&lt;/full-title&gt;&lt;/periodical&gt;&lt;pages&gt;858-869&lt;/pages&gt;&lt;volume&gt;20&lt;/volume&gt;&lt;number&gt;3&lt;/number&gt;&lt;dates&gt;&lt;year&gt;2014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5</w:t>
            </w:r>
            <w:r w:rsidR="008268B4">
              <w:rPr>
                <w:rFonts w:cstheme="minorHAnsi"/>
                <w:noProof/>
                <w:vertAlign w:val="superscript"/>
              </w:rPr>
              <w:t>9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032C4CBC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ACBD50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Gauteng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8B872F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720410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-18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B6AAF3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6CF868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268A47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37A1E4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3EE87AB6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7B867B0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1</w:t>
            </w:r>
            <w:r>
              <w:rPr>
                <w:rFonts w:cstheme="minorHAnsi"/>
              </w:rPr>
              <w:t>-2</w:t>
            </w:r>
          </w:p>
          <w:p w14:paraId="786EC76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B</w:t>
            </w:r>
            <w:r>
              <w:rPr>
                <w:rFonts w:cstheme="minorHAnsi"/>
              </w:rPr>
              <w:t>A</w:t>
            </w:r>
            <w:r w:rsidRPr="0004038D">
              <w:rPr>
                <w:rFonts w:cstheme="minorHAnsi"/>
              </w:rPr>
              <w:t>Z &gt;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CE43C4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2</w:t>
            </w:r>
          </w:p>
          <w:p w14:paraId="6AE9D18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1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718F2EE" w14:textId="53705AB5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McVeigh &amp; Meiring, 2014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cVeigh&lt;/Author&gt;&lt;Year&gt;2014&lt;/Year&gt;&lt;RecNum&gt;397&lt;/RecNum&gt;&lt;DisplayText&gt;&lt;style face="superscript"&gt;(122)&lt;/style&gt;&lt;/DisplayText&gt;&lt;record&gt;&lt;rec-number&gt;397&lt;/rec-number&gt;&lt;foreign-keys&gt;&lt;key app="EN" db-id="5taf9e9x6zret1es92rvst5750v95d9rsxre" timestamp="1595881060"&gt;397&lt;/key&gt;&lt;/foreign-keys&gt;&lt;ref-type name="Journal Article"&gt;17&lt;/ref-type&gt;&lt;contributors&gt;&lt;authors&gt;&lt;author&gt;McVeigh, J.&lt;/author&gt;&lt;author&gt;Meiring, R.&lt;/author&gt;&lt;/authors&gt;&lt;/contributors&gt;&lt;titles&gt;&lt;title&gt;Physical Activity and Sedentary Behavior in an Ethnically Diverse Group of South African School Children&lt;/title&gt;&lt;secondary-title&gt;Journal of Sports Science and Medicine&lt;/secondary-title&gt;&lt;/titles&gt;&lt;periodical&gt;&lt;full-title&gt;Journal of Sports Science and Medicine&lt;/full-title&gt;&lt;/periodical&gt;&lt;pages&gt;371-378&lt;/pages&gt;&lt;volume&gt;13&lt;/volume&gt;&lt;dates&gt;&lt;year&gt;2014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12</w:t>
            </w:r>
            <w:r w:rsidR="008268B4">
              <w:rPr>
                <w:rFonts w:cstheme="minorHAnsi"/>
                <w:noProof/>
                <w:vertAlign w:val="superscript"/>
              </w:rPr>
              <w:t>3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59389A" w14:paraId="623AAC6A" w14:textId="77777777" w:rsidTr="00894AA9"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888B95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KZN 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5FB150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224744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4-19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14E9A0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3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536481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43B0B5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3.2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DEF5BB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</w:t>
            </w:r>
          </w:p>
          <w:p w14:paraId="4C85E8F0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462F81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 1-2</w:t>
            </w:r>
          </w:p>
          <w:p w14:paraId="47994C6B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BAZ &gt;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157591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32.2</w:t>
            </w:r>
          </w:p>
          <w:p w14:paraId="554C2D91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3.2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7CF11C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 xml:space="preserve">Gate </w:t>
            </w:r>
            <w:r w:rsidRPr="00655A2C">
              <w:rPr>
                <w:rFonts w:cstheme="minorHAnsi"/>
                <w:i/>
                <w:iCs/>
                <w:color w:val="000000" w:themeColor="text1"/>
              </w:rPr>
              <w:t>et al.,</w:t>
            </w:r>
            <w:r w:rsidRPr="0059389A">
              <w:rPr>
                <w:rFonts w:cstheme="minorHAnsi"/>
                <w:color w:val="000000" w:themeColor="text1"/>
              </w:rPr>
              <w:t xml:space="preserve"> 2020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Gate&lt;/Author&gt;&lt;Year&gt;2020&lt;/Year&gt;&lt;RecNum&gt;604&lt;/RecNum&gt;&lt;DisplayText&gt;&lt;style face="superscript"&gt;(62)&lt;/style&gt;&lt;/DisplayText&gt;&lt;record&gt;&lt;rec-number&gt;604&lt;/rec-number&gt;&lt;foreign-keys&gt;&lt;key app="EN" db-id="5taf9e9x6zret1es92rvst5750v95d9rsxre" timestamp="1655461835"&gt;604&lt;/key&gt;&lt;/foreign-keys&gt;&lt;ref-type name="Journal Article"&gt;17&lt;/ref-type&gt;&lt;contributors&gt;&lt;authors&gt;&lt;author&gt;Gate, Kelly R.&lt;/author&gt;&lt;author&gt;Mfeka-Nkabinde, Nompumelelo G.&lt;/author&gt;&lt;author&gt;Naidoo, Kantharuben&lt;/author&gt;&lt;/authors&gt;&lt;/contributors&gt;&lt;titles&gt;&lt;title&gt;An assessment of nutritional status in children of rural, northern KwaZulu-Natal province&lt;/title&gt;&lt;secondary-title&gt;South African Family Practice&lt;/secondary-title&gt;&lt;/titles&gt;&lt;periodical&gt;&lt;full-title&gt;South African Family Practice&lt;/full-title&gt;&lt;/periodical&gt;&lt;volume&gt;62&lt;/volume&gt;&lt;number&gt;1&lt;/number&gt;&lt;dates&gt;&lt;year&gt;2020&lt;/year&gt;&lt;/dates&gt;&lt;isbn&gt;2078-6204&amp;#xD;2078-6190&lt;/isbn&gt;&lt;urls&gt;&lt;/urls&gt;&lt;electronic-resource-num&gt;10.4102/safpj.v62i1.5040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62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761664" w:rsidRPr="0004038D" w14:paraId="045553B9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F55843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</w:p>
        </w:tc>
        <w:tc>
          <w:tcPr>
            <w:tcW w:w="522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4808EA" w14:textId="77777777" w:rsidR="00761664" w:rsidRPr="0004038D" w:rsidRDefault="00761664" w:rsidP="002732D4">
            <w:pPr>
              <w:jc w:val="center"/>
              <w:rPr>
                <w:rFonts w:cstheme="minorHAnsi"/>
                <w:b/>
              </w:rPr>
            </w:pPr>
          </w:p>
        </w:tc>
        <w:tc>
          <w:tcPr>
            <w:tcW w:w="729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8AB52D" w14:textId="77777777" w:rsidR="00761664" w:rsidRPr="0004038D" w:rsidRDefault="00761664" w:rsidP="002732D4">
            <w:pPr>
              <w:rPr>
                <w:rFonts w:cstheme="minorHAnsi"/>
                <w:b/>
              </w:rPr>
            </w:pPr>
            <w:r w:rsidRPr="0004038D">
              <w:rPr>
                <w:rFonts w:cstheme="minorHAnsi"/>
                <w:b/>
              </w:rPr>
              <w:t xml:space="preserve">International Obesity Task Force (IOTF) </w:t>
            </w:r>
            <w:proofErr w:type="gramStart"/>
            <w:r w:rsidRPr="0004038D">
              <w:rPr>
                <w:rFonts w:cstheme="minorHAnsi"/>
                <w:b/>
              </w:rPr>
              <w:t>cut-points</w:t>
            </w:r>
            <w:proofErr w:type="gramEnd"/>
          </w:p>
        </w:tc>
      </w:tr>
      <w:tr w:rsidR="00761664" w:rsidRPr="0004038D" w14:paraId="4A612E47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79988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WC U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DE49D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5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9C3972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4-16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8B333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166;</w:t>
            </w:r>
            <w:proofErr w:type="gramEnd"/>
          </w:p>
          <w:p w14:paraId="2A37F88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4M, 102F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472EE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E06E6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DF733C4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F89A65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BF4407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A1940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.3</w:t>
            </w:r>
          </w:p>
          <w:p w14:paraId="33B81E4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2</w:t>
            </w: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6DF51D" w14:textId="7E07B468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Somers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06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Somers&lt;/Author&gt;&lt;Year&gt;2006&lt;/Year&gt;&lt;RecNum&gt;400&lt;/RecNum&gt;&lt;DisplayText&gt;&lt;style face="superscript"&gt;(58)&lt;/style&gt;&lt;/DisplayText&gt;&lt;record&gt;&lt;rec-number&gt;400&lt;/rec-number&gt;&lt;foreign-keys&gt;&lt;key app="EN" db-id="5taf9e9x6zret1es92rvst5750v95d9rsxre" timestamp="1595882944"&gt;400&lt;/key&gt;&lt;/foreign-keys&gt;&lt;ref-type name="Journal Article"&gt;17&lt;/ref-type&gt;&lt;contributors&gt;&lt;authors&gt;&lt;author&gt;Somers, A.&lt;/author&gt;&lt;author&gt;Hassan, M.S.&lt;/author&gt;&lt;author&gt;Rusford, E.&lt;/author&gt;&lt;author&gt;Erasmus, R.T.&lt;/author&gt;&lt;/authors&gt;&lt;/contributors&gt;&lt;titles&gt;&lt;title&gt;Overweight and obesity in learners residing in the Belhar, Delft and Mfuleni communities of Cape Town, Western Cape, South Africa&lt;/title&gt;&lt;secondary-title&gt;Medical technology South Africa&lt;/secondary-title&gt;&lt;/titles&gt;&lt;periodical&gt;&lt;full-title&gt;Medical technology South Africa&lt;/full-title&gt;&lt;/periodical&gt;&lt;pages&gt;11-20&lt;/pages&gt;&lt;volume&gt;20&lt;/volume&gt;&lt;number&gt;1&lt;/number&gt;&lt;dates&gt;&lt;year&gt;2006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8268B4">
              <w:rPr>
                <w:rFonts w:cstheme="minorHAnsi"/>
                <w:noProof/>
                <w:vertAlign w:val="superscript"/>
              </w:rPr>
              <w:t>60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7A876BFD" w14:textId="77777777" w:rsidTr="00894AA9"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264CB6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Mphu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599A3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7EF1D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-20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11DE7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04; 432M,472F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8F542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9BC0A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3B46ED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351CADAB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3F3C1C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F1C07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0</w:t>
            </w:r>
          </w:p>
          <w:p w14:paraId="0172256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0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107C90" w14:textId="4A8DEC34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164963">
              <w:t xml:space="preserve">Kimani-Murage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0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Kimani-Murage&lt;/Author&gt;&lt;Year&gt;2010&lt;/Year&gt;&lt;RecNum&gt;382&lt;/RecNum&gt;&lt;DisplayText&gt;&lt;style face="superscript"&gt;(68)&lt;/style&gt;&lt;/DisplayText&gt;&lt;record&gt;&lt;rec-number&gt;382&lt;/rec-number&gt;&lt;foreign-keys&gt;&lt;key app="EN" db-id="5taf9e9x6zret1es92rvst5750v95d9rsxre" timestamp="1592474881"&gt;382&lt;/key&gt;&lt;/foreign-keys&gt;&lt;ref-type name="Journal Article"&gt;17&lt;/ref-type&gt;&lt;contributors&gt;&lt;authors&gt;&lt;author&gt;Kimani-Murage, E. W.&lt;/author&gt;&lt;author&gt;Kahn, K.&lt;/author&gt;&lt;author&gt;Pettifor, J. M.&lt;/author&gt;&lt;author&gt;Tollman, S.&lt;/author&gt;&lt;author&gt;Dunger, D.B.&lt;/author&gt;&lt;author&gt;Gomez-Olive, F. X.&lt;/author&gt;&lt;author&gt;Norris, S. A.&lt;/author&gt;&lt;/authors&gt;&lt;/contributors&gt;&lt;titles&gt;&lt;title&gt;The prevalence of stunting, overweight and obesity, and metabolic disease risk in rural South African children&lt;/title&gt;&lt;secondary-title&gt;BMC Public Health&lt;/secondary-title&gt;&lt;/titles&gt;&lt;periodical&gt;&lt;full-title&gt;BMC Public Health&lt;/full-title&gt;&lt;abbr-1&gt;BMC public health&lt;/abbr-1&gt;&lt;/periodical&gt;&lt;pages&gt;1-13&lt;/pages&gt;&lt;volume&gt;10&lt;/volume&gt;&lt;dates&gt;&lt;year&gt;2010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</w:t>
            </w:r>
            <w:r w:rsidR="008268B4">
              <w:rPr>
                <w:rFonts w:cstheme="minorHAnsi"/>
                <w:noProof/>
                <w:vertAlign w:val="superscript"/>
              </w:rPr>
              <w:t>72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894AA9" w:rsidRPr="0004038D" w14:paraId="02364878" w14:textId="77777777" w:rsidTr="006E7D95">
        <w:tc>
          <w:tcPr>
            <w:tcW w:w="25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45FD53" w14:textId="531C8087" w:rsidR="00894AA9" w:rsidRPr="0004038D" w:rsidRDefault="00894AA9" w:rsidP="00894AA9">
            <w:pPr>
              <w:rPr>
                <w:rFonts w:cstheme="minorHAnsi"/>
              </w:rPr>
            </w:pPr>
            <w:r w:rsidRPr="0004038D">
              <w:rPr>
                <w:rFonts w:cstheme="minorHAnsi"/>
                <w:b/>
                <w:iCs/>
              </w:rPr>
              <w:lastRenderedPageBreak/>
              <w:t xml:space="preserve">Table </w:t>
            </w:r>
            <w:r>
              <w:rPr>
                <w:rFonts w:cstheme="minorHAnsi"/>
                <w:b/>
                <w:iCs/>
              </w:rPr>
              <w:t>S3</w:t>
            </w:r>
            <w:r w:rsidRPr="0004038D">
              <w:rPr>
                <w:rFonts w:cstheme="minorHAnsi"/>
                <w:b/>
                <w:iCs/>
              </w:rPr>
              <w:t>.</w:t>
            </w:r>
            <w:r>
              <w:rPr>
                <w:rFonts w:cstheme="minorHAnsi"/>
                <w:b/>
                <w:iCs/>
              </w:rPr>
              <w:t xml:space="preserve"> Continuing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14443A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8A2E33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1B3F28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52B946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9A80CD" w14:textId="77777777" w:rsidR="00894AA9" w:rsidRPr="0004038D" w:rsidRDefault="00894AA9" w:rsidP="002732D4">
            <w:pPr>
              <w:jc w:val="both"/>
              <w:rPr>
                <w:rFonts w:cstheme="minorHAns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4C3887" w14:textId="77777777" w:rsidR="00894AA9" w:rsidRPr="0004038D" w:rsidRDefault="00894AA9" w:rsidP="002732D4">
            <w:pPr>
              <w:jc w:val="both"/>
              <w:rPr>
                <w:rFonts w:cstheme="minorHAnsi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2156DA" w14:textId="77777777" w:rsidR="00894AA9" w:rsidRPr="0004038D" w:rsidRDefault="00894AA9" w:rsidP="002732D4">
            <w:pPr>
              <w:jc w:val="center"/>
              <w:rPr>
                <w:rFonts w:cstheme="minorHAnsi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0DD1CB" w14:textId="77777777" w:rsidR="00894AA9" w:rsidRPr="0004038D" w:rsidRDefault="00894AA9" w:rsidP="002732D4">
            <w:pPr>
              <w:jc w:val="both"/>
              <w:rPr>
                <w:rFonts w:cstheme="minorHAnsi"/>
                <w:color w:val="000000"/>
              </w:rPr>
            </w:pPr>
          </w:p>
        </w:tc>
      </w:tr>
      <w:tr w:rsidR="00761664" w:rsidRPr="0004038D" w14:paraId="63815B8E" w14:textId="77777777" w:rsidTr="00894AA9"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46BFC9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KZN R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D384F6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3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4BAE1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y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616EC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502;</w:t>
            </w:r>
            <w:proofErr w:type="gramEnd"/>
          </w:p>
          <w:p w14:paraId="02E2E53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82M,</w:t>
            </w:r>
            <w:r w:rsidRPr="0004038D">
              <w:rPr>
                <w:rFonts w:cstheme="minorHAnsi"/>
                <w:color w:val="000000"/>
              </w:rPr>
              <w:t>320F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812A0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372D3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.4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CE3E17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530F183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AE23DA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A2464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1</w:t>
            </w:r>
          </w:p>
          <w:p w14:paraId="0C6FC53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8</w:t>
            </w: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EDFFF6" w14:textId="693CF9FD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 xml:space="preserve">Craig </w:t>
            </w:r>
            <w:r w:rsidRPr="0004038D">
              <w:rPr>
                <w:rFonts w:cstheme="minorHAnsi"/>
                <w:i/>
                <w:color w:val="000000"/>
              </w:rPr>
              <w:t>et al.,</w:t>
            </w:r>
            <w:r w:rsidRPr="0004038D">
              <w:rPr>
                <w:rFonts w:cstheme="minorHAnsi"/>
                <w:color w:val="000000"/>
              </w:rPr>
              <w:t xml:space="preserve"> 2013</w: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DcmFpZzwvQXV0aG9yPjxZZWFyPjIwMTM8L1llYXI+PFJl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 </w:instrText>
            </w:r>
            <w:r>
              <w:rPr>
                <w:rFonts w:cstheme="minorHAnsi"/>
                <w:color w:val="000000"/>
              </w:rPr>
              <w:fldChar w:fldCharType="begin">
                <w:fldData xml:space="preserve">PEVuZE5vdGU+PENpdGU+PEF1dGhvcj5DcmFpZzwvQXV0aG9yPjxZZWFyPjIwMTM8L1llYXI+PFJl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</w:fldData>
              </w:fldChar>
            </w:r>
            <w:r>
              <w:rPr>
                <w:rFonts w:cstheme="minorHAnsi"/>
                <w:color w:val="000000"/>
              </w:rPr>
              <w:instrText xml:space="preserve"> ADDIN EN.CITE.DATA </w:instrText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end"/>
            </w:r>
            <w:r>
              <w:rPr>
                <w:rFonts w:cstheme="minorHAnsi"/>
                <w:color w:val="000000"/>
              </w:rPr>
            </w:r>
            <w:r>
              <w:rPr>
                <w:rFonts w:cstheme="minorHAnsi"/>
                <w:color w:val="000000"/>
              </w:rPr>
              <w:fldChar w:fldCharType="separate"/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(5</w:t>
            </w:r>
            <w:r w:rsidR="008268B4">
              <w:rPr>
                <w:rFonts w:cstheme="minorHAnsi"/>
                <w:noProof/>
                <w:color w:val="000000"/>
                <w:vertAlign w:val="superscript"/>
              </w:rPr>
              <w:t>6</w:t>
            </w:r>
            <w:r w:rsidRPr="009806DE">
              <w:rPr>
                <w:rFonts w:cstheme="minorHAnsi"/>
                <w:noProof/>
                <w:color w:val="000000"/>
                <w:vertAlign w:val="superscript"/>
              </w:rPr>
              <w:t>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  <w:tr w:rsidR="00761664" w:rsidRPr="0004038D" w14:paraId="6218FF58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4A2329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WC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D7BF38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73A0A5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-18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8AC4B7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689;</w:t>
            </w:r>
            <w:proofErr w:type="gramEnd"/>
          </w:p>
          <w:p w14:paraId="44D8824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342M,347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10ABA6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39DEEB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7.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CDCA305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6766F94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47588AE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C09796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1.2</w:t>
            </w:r>
          </w:p>
          <w:p w14:paraId="7282C6A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8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1E0C8A0E" w14:textId="737CF5AF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Van Niekerk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</w:t>
            </w:r>
            <w:r>
              <w:rPr>
                <w:rFonts w:cstheme="minorHAnsi"/>
              </w:rPr>
              <w:t>3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Van Niekerk&lt;/Author&gt;&lt;Year&gt;2013&lt;/Year&gt;&lt;RecNum&gt;383&lt;/RecNum&gt;&lt;DisplayText&gt;&lt;style face="superscript"&gt;(53)&lt;/style&gt;&lt;/DisplayText&gt;&lt;record&gt;&lt;rec-number&gt;383&lt;/rec-number&gt;&lt;foreign-keys&gt;&lt;key app="EN" db-id="5taf9e9x6zret1es92rvst5750v95d9rsxre" timestamp="1592475358"&gt;383&lt;/key&gt;&lt;/foreign-keys&gt;&lt;ref-type name="Journal Article"&gt;17&lt;/ref-type&gt;&lt;contributors&gt;&lt;authors&gt;&lt;author&gt;Van Niekerk, S.M.&lt;/author&gt;&lt;author&gt;Grimmer, K.&lt;/author&gt;&lt;author&gt;Louw, O.&lt;/author&gt;&lt;/authors&gt;&lt;/contributors&gt;&lt;titles&gt;&lt;title&gt;The prevalence of underweight, overweight and obesity in a multiracial group of urban adolescent schoolchildren in the Cape Metropole area of Cape Town&lt;/title&gt;&lt;secondary-title&gt;South African journal of clinical nutrition&lt;/secondary-title&gt;&lt;/titles&gt;&lt;periodical&gt;&lt;full-title&gt;South African journal of clinical nutrition&lt;/full-title&gt;&lt;/periodical&gt;&lt;pages&gt;18-24&lt;/pages&gt;&lt;volume&gt;27&lt;/volume&gt;&lt;number&gt;1&lt;/number&gt;&lt;dates&gt;&lt;year&gt;2013&lt;/year&gt;&lt;/dates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5</w:t>
            </w:r>
            <w:r w:rsidR="008268B4">
              <w:rPr>
                <w:rFonts w:cstheme="minorHAnsi"/>
                <w:noProof/>
                <w:vertAlign w:val="superscript"/>
              </w:rPr>
              <w:t>5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59389A" w14:paraId="5BA97CBA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408BF03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NWP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E94D373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E8091E7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5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56A54CA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8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B43853F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85BC71B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3F25584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/</w:t>
            </w:r>
          </w:p>
          <w:p w14:paraId="22C7625A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614CF6A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766029A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3.0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1F7EB9C5" w14:textId="01A1AFB4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  <w:lang w:val="en-US"/>
              </w:rPr>
              <w:t xml:space="preserve">Masocha </w:t>
            </w:r>
            <w:r w:rsidRPr="00655A2C">
              <w:rPr>
                <w:rFonts w:cstheme="minorHAnsi"/>
                <w:i/>
                <w:iCs/>
                <w:color w:val="000000" w:themeColor="text1"/>
                <w:lang w:val="en-US"/>
              </w:rPr>
              <w:t>et al</w:t>
            </w:r>
            <w:r w:rsidRPr="0059389A">
              <w:rPr>
                <w:rFonts w:cstheme="minorHAnsi"/>
                <w:color w:val="000000" w:themeColor="text1"/>
                <w:lang w:val="en-US"/>
              </w:rPr>
              <w:t>., 2020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/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 &lt;EndNote&gt;&lt;Cite&gt;&lt;Author&gt;Masocha&lt;/Author&gt;&lt;Year&gt;2020&lt;/Year&gt;&lt;RecNum&gt;605&lt;/RecNum&gt;&lt;DisplayText&gt;&lt;style face="superscript"&gt;(123)&lt;/style&gt;&lt;/DisplayText&gt;&lt;record&gt;&lt;rec-number&gt;605&lt;/rec-number&gt;&lt;foreign-keys&gt;&lt;key app="EN" db-id="5taf9e9x6zret1es92rvst5750v95d9rsxre" timestamp="1655461943"&gt;605&lt;/key&gt;&lt;/foreign-keys&gt;&lt;ref-type name="Journal Article"&gt;17&lt;/ref-type&gt;&lt;contributors&gt;&lt;authors&gt;&lt;author&gt;Masocha, V.&lt;/author&gt;&lt;author&gt;Monyeki, M. A.&lt;/author&gt;&lt;author&gt;Czyz, S. H.&lt;/author&gt;&lt;/authors&gt;&lt;/contributors&gt;&lt;auth-address&gt;Physical Activity, Sport, and Recreation Research Focus Group, North-West University, Potchefstroom, South Africa.&amp;#xD;Faculty of Physical Education, University School of Physical Education in Wroclaw, Wroclaw, Poland.&amp;#xD;Faculty of Sport Studies, Masaryk University, Brno, Czech Republic.&lt;/auth-address&gt;&lt;titles&gt;&lt;title&gt;Longitudinal relationships between changes in body composition and changes in selected metabolic risk factors (abdominal obesity and blood pressure) among South African adolescents&lt;/title&gt;&lt;secondary-title&gt;PeerJ&lt;/secondary-title&gt;&lt;/titles&gt;&lt;periodical&gt;&lt;full-title&gt;PeerJ&lt;/full-title&gt;&lt;/periodical&gt;&lt;pages&gt;e9331&lt;/pages&gt;&lt;volume&gt;8&lt;/volume&gt;&lt;edition&gt;20200623&lt;/edition&gt;&lt;keywords&gt;&lt;keyword&gt;Abdominal obesity&lt;/keyword&gt;&lt;keyword&gt;Adolescent&lt;/keyword&gt;&lt;keyword&gt;Body mass index&lt;/keyword&gt;&lt;keyword&gt;Hypertension&lt;/keyword&gt;&lt;keyword&gt;Longitudinal study&lt;/keyword&gt;&lt;/keywords&gt;&lt;dates&gt;&lt;year&gt;2020&lt;/year&gt;&lt;/dates&gt;&lt;isbn&gt;2167-8359 (Print)&amp;#xD;2167-8359 (Linking)&lt;/isbn&gt;&lt;accession-num&gt;32612883&lt;/accession-num&gt;&lt;urls&gt;&lt;related-urls&gt;&lt;url&gt;https://www.ncbi.nlm.nih.gov/pubmed/32612883&lt;/url&gt;&lt;/related-urls&gt;&lt;/urls&gt;&lt;custom1&gt;The authors declare there are no competing interests.&lt;/custom1&gt;&lt;custom2&gt;PMC7319020&lt;/custom2&gt;&lt;electronic-resource-num&gt;10.7717/peerj.9331&lt;/electronic-resource-num&gt;&lt;/record&gt;&lt;/Cite&gt;&lt;/EndNote&gt;</w:instrText>
            </w:r>
            <w:r>
              <w:rPr>
                <w:rFonts w:cstheme="minorHAnsi"/>
                <w:color w:val="000000" w:themeColor="text1"/>
                <w:lang w:val="en-US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(12</w:t>
            </w:r>
            <w:r w:rsidR="008268B4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4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)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</w:p>
        </w:tc>
      </w:tr>
      <w:tr w:rsidR="00761664" w:rsidRPr="0059389A" w14:paraId="5F55802E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022D453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NWP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3382515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BF3618F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1-13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2F27701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38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ACC22DA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461D598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84C153D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/</w:t>
            </w:r>
          </w:p>
          <w:p w14:paraId="49D7AA17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1A50187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2389BB1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8.9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30B9B4B0" w14:textId="184B837B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  <w:lang w:val="en-US"/>
              </w:rPr>
              <w:t>De Waal</w:t>
            </w:r>
            <w:r>
              <w:rPr>
                <w:rFonts w:cstheme="minorHAnsi"/>
                <w:color w:val="000000" w:themeColor="text1"/>
                <w:lang w:val="en-US"/>
              </w:rPr>
              <w:t xml:space="preserve"> </w:t>
            </w:r>
            <w:r w:rsidRPr="0059389A">
              <w:rPr>
                <w:rFonts w:cstheme="minorHAnsi"/>
                <w:color w:val="000000" w:themeColor="text1"/>
                <w:lang w:val="en-US"/>
              </w:rPr>
              <w:t>&amp;</w:t>
            </w:r>
            <w:r>
              <w:rPr>
                <w:rFonts w:cstheme="minorHAnsi"/>
                <w:color w:val="000000" w:themeColor="text1"/>
                <w:lang w:val="en-US"/>
              </w:rPr>
              <w:t xml:space="preserve"> </w:t>
            </w:r>
            <w:r w:rsidRPr="0059389A">
              <w:rPr>
                <w:rFonts w:cstheme="minorHAnsi"/>
                <w:color w:val="000000" w:themeColor="text1"/>
                <w:lang w:val="en-US"/>
              </w:rPr>
              <w:t>Pienaar</w:t>
            </w:r>
            <w:r>
              <w:rPr>
                <w:rFonts w:cstheme="minorHAnsi"/>
                <w:color w:val="000000" w:themeColor="text1"/>
                <w:lang w:val="en-US"/>
              </w:rPr>
              <w:t>,</w:t>
            </w:r>
            <w:r w:rsidRPr="0059389A">
              <w:rPr>
                <w:rFonts w:cstheme="minorHAnsi"/>
                <w:color w:val="000000" w:themeColor="text1"/>
                <w:lang w:val="en-US"/>
              </w:rPr>
              <w:t xml:space="preserve"> 2021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>
                <w:fldData xml:space="preserve">PEVuZE5vdGU+PENpdGU+PEF1dGhvcj5kZSBXYWFsPC9BdXRob3I+PFllYXI+MjAyMTwvWWVhcj48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</w:fldData>
              </w:fldChar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  <w:lang w:val="en-US"/>
              </w:rPr>
              <w:fldChar w:fldCharType="begin">
                <w:fldData xml:space="preserve">PEVuZE5vdGU+PENpdGU+PEF1dGhvcj5kZSBXYWFsPC9BdXRob3I+PFllYXI+MjAyMTwvWWVhcj48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</w:fldData>
              </w:fldChar>
            </w:r>
            <w:r>
              <w:rPr>
                <w:rFonts w:cstheme="minorHAnsi"/>
                <w:color w:val="000000" w:themeColor="text1"/>
                <w:lang w:val="en-US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  <w:lang w:val="en-US"/>
              </w:rPr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  <w:r>
              <w:rPr>
                <w:rFonts w:cstheme="minorHAnsi"/>
                <w:color w:val="000000" w:themeColor="text1"/>
                <w:lang w:val="en-US"/>
              </w:rPr>
            </w:r>
            <w:r>
              <w:rPr>
                <w:rFonts w:cstheme="minorHAnsi"/>
                <w:color w:val="000000" w:themeColor="text1"/>
                <w:lang w:val="en-US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(</w:t>
            </w:r>
            <w:r w:rsidR="008268B4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20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  <w:lang w:val="en-US"/>
              </w:rPr>
              <w:t>)</w:t>
            </w:r>
            <w:r>
              <w:rPr>
                <w:rFonts w:cstheme="minorHAnsi"/>
                <w:color w:val="000000" w:themeColor="text1"/>
                <w:lang w:val="en-US"/>
              </w:rPr>
              <w:fldChar w:fldCharType="end"/>
            </w:r>
          </w:p>
        </w:tc>
      </w:tr>
      <w:tr w:rsidR="00761664" w:rsidRPr="0059389A" w14:paraId="0034BC5B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E23400C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EC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95CF64F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E62088B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0-14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1EEA026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41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A82C1F8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5584426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63B45B7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</w:t>
            </w:r>
          </w:p>
          <w:p w14:paraId="7AEE4422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1B8D792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B32C265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59389A">
              <w:rPr>
                <w:rFonts w:cstheme="minorHAnsi"/>
                <w:color w:val="000000" w:themeColor="text1"/>
                <w:lang w:val="en-US"/>
              </w:rPr>
              <w:t>9.3,</w:t>
            </w:r>
          </w:p>
          <w:p w14:paraId="75588C08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  <w:lang w:val="en-US"/>
              </w:rPr>
              <w:t>13.4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61010BF6" w14:textId="155E8124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  <w:lang w:val="en-US"/>
              </w:rPr>
            </w:pPr>
            <w:r w:rsidRPr="0059389A">
              <w:rPr>
                <w:rFonts w:cstheme="minorHAnsi"/>
                <w:color w:val="000000" w:themeColor="text1"/>
              </w:rPr>
              <w:t xml:space="preserve">Chungag </w:t>
            </w:r>
            <w:r w:rsidRPr="00655A2C">
              <w:rPr>
                <w:rFonts w:cstheme="minorHAnsi"/>
                <w:i/>
                <w:iCs/>
                <w:color w:val="000000" w:themeColor="text1"/>
              </w:rPr>
              <w:t>et al</w:t>
            </w:r>
            <w:r w:rsidRPr="0059389A">
              <w:rPr>
                <w:rFonts w:cstheme="minorHAnsi"/>
                <w:color w:val="000000" w:themeColor="text1"/>
              </w:rPr>
              <w:t>.</w:t>
            </w:r>
            <w:r>
              <w:rPr>
                <w:rFonts w:cstheme="minorHAnsi"/>
                <w:color w:val="000000" w:themeColor="text1"/>
              </w:rPr>
              <w:t>,</w:t>
            </w:r>
            <w:r w:rsidRPr="0059389A">
              <w:rPr>
                <w:rFonts w:cstheme="minorHAnsi"/>
                <w:color w:val="000000" w:themeColor="text1"/>
              </w:rPr>
              <w:t xml:space="preserve"> 2021</w:t>
            </w:r>
            <w:r>
              <w:rPr>
                <w:rFonts w:cstheme="minorHAnsi"/>
                <w:color w:val="000000" w:themeColor="text1"/>
              </w:rPr>
              <w:fldChar w:fldCharType="begin"/>
            </w:r>
            <w:r>
              <w:rPr>
                <w:rFonts w:cstheme="minorHAnsi"/>
                <w:color w:val="000000" w:themeColor="text1"/>
              </w:rPr>
              <w:instrText xml:space="preserve"> ADDIN EN.CITE &lt;EndNote&gt;&lt;Cite&gt;&lt;Author&gt;Chungag&lt;/Author&gt;&lt;Year&gt;2021&lt;/Year&gt;&lt;RecNum&gt;607&lt;/RecNum&gt;&lt;DisplayText&gt;&lt;style face="superscript"&gt;(124)&lt;/style&gt;&lt;/DisplayText&gt;&lt;record&gt;&lt;rec-number&gt;607&lt;/rec-number&gt;&lt;foreign-keys&gt;&lt;key app="EN" db-id="5taf9e9x6zret1es92rvst5750v95d9rsxre" timestamp="1655462240"&gt;607&lt;/key&gt;&lt;/foreign-keys&gt;&lt;ref-type name="Journal Article"&gt;17&lt;/ref-type&gt;&lt;contributors&gt;&lt;authors&gt;&lt;author&gt;Chungag, A.&lt;/author&gt;&lt;author&gt;Engwa, G. A.&lt;/author&gt;&lt;author&gt;Sewani-Rusike, C. R.&lt;/author&gt;&lt;author&gt;Nkeh-Chungag, B. N.&lt;/author&gt;&lt;/authors&gt;&lt;/contributors&gt;&lt;auth-address&gt;Department of Geography and Environmental Sciences, Faculty of Science and Agriculture, University of Fort Hare, Alice, South Africa.&amp;#xD;Department of Biological and Environmental Sciences, Faculty of Natural Sciences, Walter Sisulu University, Mthatha, South Africa.&amp;#xD;Department of Human Biology, Faculty of Health Sciences, Walter Sisulu University, Mthatha, South Africa.&lt;/auth-address&gt;&lt;titles&gt;&lt;title&gt;Effect of Seasonal Variation on the Relationship of Indoor Air Particulate Matter with Measures of Obesity and Blood Pressure in Children&lt;/title&gt;&lt;secondary-title&gt;J Health Pollut&lt;/secondary-title&gt;&lt;/titles&gt;&lt;periodical&gt;&lt;full-title&gt;J Health Pollut&lt;/full-title&gt;&lt;/periodical&gt;&lt;pages&gt;210610&lt;/pages&gt;&lt;volume&gt;11&lt;/volume&gt;&lt;number&gt;30&lt;/number&gt;&lt;edition&gt;20210528&lt;/edition&gt;&lt;keywords&gt;&lt;keyword&gt;high blood pressure&lt;/keyword&gt;&lt;keyword&gt;indoor air pollution&lt;/keyword&gt;&lt;keyword&gt;obesity&lt;/keyword&gt;&lt;keyword&gt;particulate matter&lt;/keyword&gt;&lt;keyword&gt;seasonal variation&lt;/keyword&gt;&lt;/keywords&gt;&lt;dates&gt;&lt;year&gt;2021&lt;/year&gt;&lt;pub-dates&gt;&lt;date&gt;Jun&lt;/date&gt;&lt;/pub-dates&gt;&lt;/dates&gt;&lt;isbn&gt;2156-9614 (Electronic)&amp;#xD;2156-9614 (Linking)&lt;/isbn&gt;&lt;accession-num&gt;34267997&lt;/accession-num&gt;&lt;urls&gt;&lt;related-urls&gt;&lt;url&gt;https://www.ncbi.nlm.nih.gov/pubmed/34267997&lt;/url&gt;&lt;/related-urls&gt;&lt;/urls&gt;&lt;custom2&gt;PMC8276733&lt;/custom2&gt;&lt;electronic-resource-num&gt;10.5696/2156-9614-11.30.210610&lt;/electronic-resource-num&gt;&lt;/record&gt;&lt;/Cite&gt;&lt;/EndNote&gt;</w:instrText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C1222A">
              <w:rPr>
                <w:rFonts w:cstheme="minorHAnsi"/>
                <w:noProof/>
                <w:color w:val="000000" w:themeColor="text1"/>
                <w:vertAlign w:val="superscript"/>
              </w:rPr>
              <w:t>(12</w:t>
            </w:r>
            <w:r w:rsidR="008268B4">
              <w:rPr>
                <w:rFonts w:cstheme="minorHAnsi"/>
                <w:noProof/>
                <w:color w:val="000000" w:themeColor="text1"/>
                <w:vertAlign w:val="superscript"/>
              </w:rPr>
              <w:t>5</w:t>
            </w:r>
            <w:r w:rsidRPr="00C1222A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761664" w:rsidRPr="0059389A" w14:paraId="0A196366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22A9653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EC R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6D5A886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DAEF1A3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1-19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B78D360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36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5520FEB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839A8ED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8.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7125DEB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/</w:t>
            </w:r>
          </w:p>
          <w:p w14:paraId="16A9E7B3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F2A8417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D1A1376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59389A">
              <w:rPr>
                <w:rFonts w:cstheme="minorHAnsi"/>
                <w:color w:val="000000" w:themeColor="text1"/>
                <w:lang w:val="en-US"/>
              </w:rPr>
              <w:t>17.5</w:t>
            </w:r>
          </w:p>
          <w:p w14:paraId="1C697D0C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  <w:lang w:val="en-US"/>
              </w:rPr>
              <w:t>8.6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15EEED7C" w14:textId="651B9021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  <w:lang w:val="en-US"/>
              </w:rPr>
            </w:pPr>
            <w:r w:rsidRPr="0059389A">
              <w:rPr>
                <w:rFonts w:cstheme="minorHAnsi"/>
                <w:color w:val="000000" w:themeColor="text1"/>
              </w:rPr>
              <w:t xml:space="preserve">Okeyo </w:t>
            </w:r>
            <w:r w:rsidRPr="00655A2C">
              <w:rPr>
                <w:rFonts w:cstheme="minorHAnsi"/>
                <w:i/>
                <w:iCs/>
                <w:color w:val="000000" w:themeColor="text1"/>
              </w:rPr>
              <w:t>et al</w:t>
            </w:r>
            <w:r>
              <w:rPr>
                <w:rFonts w:cstheme="minorHAnsi"/>
                <w:color w:val="000000" w:themeColor="text1"/>
              </w:rPr>
              <w:t>.,</w:t>
            </w:r>
            <w:r w:rsidRPr="0059389A">
              <w:rPr>
                <w:rFonts w:cstheme="minorHAnsi"/>
                <w:color w:val="000000" w:themeColor="text1"/>
              </w:rPr>
              <w:t xml:space="preserve"> 2020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Pa2V5bzwvQXV0aG9yPjxZZWFyPjIwMjA8L1llYXI+PFJl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Pa2V5bzwvQXV0aG9yPjxZZWFyPjIwMjA8L1llYXI+PFJl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(</w:t>
            </w:r>
            <w:r w:rsidR="008268B4">
              <w:rPr>
                <w:rFonts w:cstheme="minorHAnsi"/>
                <w:noProof/>
                <w:color w:val="000000" w:themeColor="text1"/>
                <w:vertAlign w:val="superscript"/>
              </w:rPr>
              <w:t>64</w:t>
            </w:r>
            <w:r w:rsidRPr="009806DE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761664" w:rsidRPr="0059389A" w14:paraId="24AED9D8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B07001F" w14:textId="77777777" w:rsidR="00761664" w:rsidRPr="0059389A" w:rsidRDefault="00761664" w:rsidP="002732D4">
            <w:pPr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EC 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69C645A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01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8C2A849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13-16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EBEDF52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24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B8A2EB9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F2F3231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4.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0A56A7B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verweight/</w:t>
            </w:r>
          </w:p>
          <w:p w14:paraId="34F29AA5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5A237AFD" w14:textId="77777777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E322DF4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  <w:lang w:val="en-US"/>
              </w:rPr>
            </w:pPr>
            <w:r w:rsidRPr="0059389A">
              <w:rPr>
                <w:rFonts w:cstheme="minorHAnsi"/>
                <w:color w:val="000000" w:themeColor="text1"/>
                <w:lang w:val="en-US"/>
              </w:rPr>
              <w:t>16.8</w:t>
            </w:r>
          </w:p>
          <w:p w14:paraId="0619AEA7" w14:textId="77777777" w:rsidR="00761664" w:rsidRPr="0059389A" w:rsidRDefault="00761664" w:rsidP="002732D4">
            <w:pPr>
              <w:jc w:val="center"/>
              <w:rPr>
                <w:rFonts w:cstheme="minorHAnsi"/>
                <w:color w:val="000000" w:themeColor="text1"/>
              </w:rPr>
            </w:pPr>
            <w:r w:rsidRPr="0059389A">
              <w:rPr>
                <w:rFonts w:cstheme="minorHAnsi"/>
                <w:color w:val="000000" w:themeColor="text1"/>
                <w:lang w:val="en-US"/>
              </w:rPr>
              <w:t>15.5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24DFB4F" w14:textId="25410221" w:rsidR="00761664" w:rsidRPr="0059389A" w:rsidRDefault="00761664" w:rsidP="002732D4">
            <w:pPr>
              <w:jc w:val="both"/>
              <w:rPr>
                <w:rFonts w:cstheme="minorHAnsi"/>
                <w:color w:val="000000" w:themeColor="text1"/>
                <w:lang w:val="en-US"/>
              </w:rPr>
            </w:pPr>
            <w:r w:rsidRPr="0059389A">
              <w:rPr>
                <w:rFonts w:cstheme="minorHAnsi"/>
                <w:color w:val="000000" w:themeColor="text1"/>
              </w:rPr>
              <w:t xml:space="preserve">Letswalo </w:t>
            </w:r>
            <w:r w:rsidRPr="00655A2C">
              <w:rPr>
                <w:rFonts w:cstheme="minorHAnsi"/>
                <w:i/>
                <w:iCs/>
                <w:color w:val="000000" w:themeColor="text1"/>
              </w:rPr>
              <w:t>et al</w:t>
            </w:r>
            <w:r w:rsidRPr="0059389A">
              <w:rPr>
                <w:rFonts w:cstheme="minorHAnsi"/>
                <w:color w:val="000000" w:themeColor="text1"/>
              </w:rPr>
              <w:t>., 2021</w: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MZXRzd2FsbzwvQXV0aG9yPjxZZWFyPjIwMjE8L1llYXI+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 </w:instrText>
            </w:r>
            <w:r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MZXRzd2FsbzwvQXV0aG9yPjxZZWFyPjIwMjE8L1llYXI+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</w:fldData>
              </w:fldChar>
            </w:r>
            <w:r>
              <w:rPr>
                <w:rFonts w:cstheme="minorHAnsi"/>
                <w:color w:val="000000" w:themeColor="text1"/>
              </w:rPr>
              <w:instrText xml:space="preserve"> ADDIN EN.CITE.DATA </w:instrText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end"/>
            </w:r>
            <w:r>
              <w:rPr>
                <w:rFonts w:cstheme="minorHAnsi"/>
                <w:color w:val="000000" w:themeColor="text1"/>
              </w:rPr>
            </w:r>
            <w:r>
              <w:rPr>
                <w:rFonts w:cstheme="minorHAnsi"/>
                <w:color w:val="000000" w:themeColor="text1"/>
              </w:rPr>
              <w:fldChar w:fldCharType="separate"/>
            </w:r>
            <w:r w:rsidRPr="00C1222A">
              <w:rPr>
                <w:rFonts w:cstheme="minorHAnsi"/>
                <w:noProof/>
                <w:color w:val="000000" w:themeColor="text1"/>
                <w:vertAlign w:val="superscript"/>
              </w:rPr>
              <w:t>(12</w:t>
            </w:r>
            <w:r w:rsidR="008268B4">
              <w:rPr>
                <w:rFonts w:cstheme="minorHAnsi"/>
                <w:noProof/>
                <w:color w:val="000000" w:themeColor="text1"/>
                <w:vertAlign w:val="superscript"/>
              </w:rPr>
              <w:t>6</w:t>
            </w:r>
            <w:r w:rsidRPr="00C1222A">
              <w:rPr>
                <w:rFonts w:cstheme="minorHAnsi"/>
                <w:noProof/>
                <w:color w:val="000000" w:themeColor="text1"/>
                <w:vertAlign w:val="superscript"/>
              </w:rPr>
              <w:t>)</w:t>
            </w:r>
            <w:r>
              <w:rPr>
                <w:rFonts w:cstheme="minorHAnsi"/>
                <w:color w:val="000000" w:themeColor="text1"/>
              </w:rPr>
              <w:fldChar w:fldCharType="end"/>
            </w:r>
          </w:p>
        </w:tc>
      </w:tr>
      <w:tr w:rsidR="00761664" w:rsidRPr="0004038D" w14:paraId="0AA916C1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2E80CA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ational RU YRB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B39828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85199E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-19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D89645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442;</w:t>
            </w:r>
          </w:p>
          <w:p w14:paraId="3ADA62E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870M, 4572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70FF0F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1.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99CC39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9.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E07919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4368B6ED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33E8BF9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18C9C2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6.9</w:t>
            </w:r>
          </w:p>
          <w:p w14:paraId="7A5090E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0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7FD432AD" w14:textId="45065428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Reddy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09</w:t>
            </w:r>
            <w:r>
              <w:rPr>
                <w:rFonts w:cstheme="minorHAnsi"/>
              </w:rPr>
              <w:fldChar w:fldCharType="begin">
                <w:fldData xml:space="preserve">PEVuZE5vdGU+PENpdGU+PEF1dGhvcj5SZWRkeTwvQXV0aG9yPjxZZWFyPjIwMDk8L1llYXI+PFJl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SZWRkeTwvQXV0aG9yPjxZZWFyPjIwMDk8L1llYXI+PFJl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5</w:t>
            </w:r>
            <w:r w:rsidR="008268B4">
              <w:rPr>
                <w:rFonts w:cstheme="minorHAnsi"/>
                <w:noProof/>
                <w:vertAlign w:val="superscript"/>
              </w:rPr>
              <w:t>3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78B1A0BD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3DA9FFD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ational RU DH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538776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248FFF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-19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58F4E0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1256;</w:t>
            </w:r>
            <w:proofErr w:type="gramEnd"/>
          </w:p>
          <w:p w14:paraId="45B1A3C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25M,634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AE51ACE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24220E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.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DF65155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7D9B01EB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EA57E9F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DF7631D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2.2</w:t>
            </w:r>
          </w:p>
          <w:p w14:paraId="46A2491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.0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5ADA02FE" w14:textId="461F4445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DoH &amp; MRC, 2007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Department of Health&lt;/Author&gt;&lt;Year&gt;2007&lt;/Year&gt;&lt;RecNum&gt;355&lt;/RecNum&gt;&lt;DisplayText&gt;&lt;style face="superscript"&gt;(35)&lt;/style&gt;&lt;/DisplayText&gt;&lt;record&gt;&lt;rec-number&gt;355&lt;/rec-number&gt;&lt;foreign-keys&gt;&lt;key app="EN" db-id="5taf9e9x6zret1es92rvst5750v95d9rsxre" timestamp="1591909207"&gt;355&lt;/key&gt;&lt;/foreign-keys&gt;&lt;ref-type name="Report"&gt;27&lt;/ref-type&gt;&lt;contributors&gt;&lt;authors&gt;&lt;author&gt;Department of Health,,&lt;/author&gt;&lt;author&gt;Medical Research Council,,&lt;/author&gt;&lt;author&gt;OrcMacro&lt;/author&gt;&lt;/authors&gt;&lt;tertiary-authors&gt;&lt;author&gt;Department of Health&lt;/author&gt;&lt;/tertiary-authors&gt;&lt;/contributors&gt;&lt;titles&gt;&lt;title&gt;South Africa Demographic and Health Survey 2003&lt;/title&gt;&lt;/titles&gt;&lt;dates&gt;&lt;year&gt;2007&lt;/year&gt;&lt;/dates&gt;&lt;pub-location&gt;Pretoria&lt;/pub-location&gt;&lt;publisher&gt;Department of Health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3</w:t>
            </w:r>
            <w:r w:rsidR="008268B4">
              <w:rPr>
                <w:rFonts w:cstheme="minorHAnsi"/>
                <w:noProof/>
                <w:vertAlign w:val="superscript"/>
              </w:rPr>
              <w:t>7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744527D5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1706407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ational RU YRB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FBA33A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0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55BDEE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-19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08383A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9965;</w:t>
            </w:r>
            <w:proofErr w:type="gramEnd"/>
          </w:p>
          <w:p w14:paraId="405EBD4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870M,</w:t>
            </w:r>
          </w:p>
          <w:p w14:paraId="0D8FAF80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058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C4C742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C10CDE9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8.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BB86A5E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5CD56267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12CE37C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21FCC4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9.7</w:t>
            </w:r>
          </w:p>
          <w:p w14:paraId="08EBF35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.3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5EE437FF" w14:textId="4598D1A4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Reddy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09</w:t>
            </w:r>
            <w:r>
              <w:rPr>
                <w:rFonts w:cstheme="minorHAnsi"/>
              </w:rPr>
              <w:fldChar w:fldCharType="begin">
                <w:fldData xml:space="preserve">PEVuZE5vdGU+PENpdGU+PEF1dGhvcj5SZWRkeTwvQXV0aG9yPjxZZWFyPjIwMDk8L1llYXI+PFJl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SZWRkeTwvQXV0aG9yPjxZZWFyPjIwMDk8L1llYXI+PFJl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5</w:t>
            </w:r>
            <w:r w:rsidR="008268B4">
              <w:rPr>
                <w:rFonts w:cstheme="minorHAnsi"/>
                <w:noProof/>
                <w:vertAlign w:val="superscript"/>
              </w:rPr>
              <w:t>3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5630AC86" w14:textId="77777777" w:rsidTr="00894AA9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C161802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ational RU YRB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6A3C17F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342E487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-19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845DC2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9816;</w:t>
            </w:r>
            <w:proofErr w:type="gramEnd"/>
          </w:p>
          <w:p w14:paraId="0B1B4DC3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614M,</w:t>
            </w:r>
          </w:p>
          <w:p w14:paraId="3182EEE8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5202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714158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</w:t>
            </w:r>
            <w:r>
              <w:rPr>
                <w:rFonts w:cstheme="minorHAnsi"/>
              </w:rPr>
              <w:t>2.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88B587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7.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4CE182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7180CC0E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75213104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IOT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5625114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3.1</w:t>
            </w:r>
          </w:p>
          <w:p w14:paraId="77CD3205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9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1604EE25" w14:textId="6AFBDA40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 xml:space="preserve">Reddy </w:t>
            </w:r>
            <w:r w:rsidRPr="0004038D">
              <w:rPr>
                <w:rFonts w:cstheme="minorHAnsi"/>
                <w:i/>
              </w:rPr>
              <w:t>et al.,</w:t>
            </w:r>
            <w:r w:rsidRPr="0004038D">
              <w:rPr>
                <w:rFonts w:cstheme="minorHAnsi"/>
              </w:rPr>
              <w:t xml:space="preserve"> 2013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Reddy&lt;/Author&gt;&lt;Year&gt;2013&lt;/Year&gt;&lt;RecNum&gt;419&lt;/RecNum&gt;&lt;DisplayText&gt;&lt;style face="superscript"&gt;(52)&lt;/style&gt;&lt;/DisplayText&gt;&lt;record&gt;&lt;rec-number&gt;419&lt;/rec-number&gt;&lt;foreign-keys&gt;&lt;key app="EN" db-id="5taf9e9x6zret1es92rvst5750v95d9rsxre" timestamp="1596529879"&gt;419&lt;/key&gt;&lt;/foreign-keys&gt;&lt;ref-type name="Report"&gt;27&lt;/ref-type&gt;&lt;contributors&gt;&lt;authors&gt;&lt;author&gt;Reddy, S.P.&lt;/author&gt;&lt;author&gt;James, S.&lt;/author&gt;&lt;author&gt;Sewpaul, R.&lt;/author&gt;&lt;author&gt;Sifunda, S.&lt;/author&gt;&lt;author&gt;Ellahebokus, A.&lt;/author&gt;&lt;author&gt;Kambaran, N.S.&lt;/author&gt;&lt;author&gt;Omardien, R.&lt;/author&gt;&lt;/authors&gt;&lt;tertiary-authors&gt;&lt;author&gt;South African Medical Research Council&lt;/author&gt;&lt;/tertiary-authors&gt;&lt;/contributors&gt;&lt;titles&gt;&lt;title&gt;Umthente Uhlaba Usamila – The 3RD South African National Youth Risk Behaviour Survey 2011&lt;/title&gt;&lt;/titles&gt;&lt;dates&gt;&lt;year&gt;2013&lt;/year&gt;&lt;/dates&gt;&lt;pub-location&gt;Cape Town&lt;/pub-location&gt;&lt;publisher&gt;South African Medical Research Council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 w:rsidRPr="009806DE">
              <w:rPr>
                <w:rFonts w:cstheme="minorHAnsi"/>
                <w:noProof/>
                <w:vertAlign w:val="superscript"/>
              </w:rPr>
              <w:t>(5</w:t>
            </w:r>
            <w:r w:rsidR="008268B4">
              <w:rPr>
                <w:rFonts w:cstheme="minorHAnsi"/>
                <w:noProof/>
                <w:vertAlign w:val="superscript"/>
              </w:rPr>
              <w:t>4</w:t>
            </w:r>
            <w:r w:rsidRPr="009806DE">
              <w:rPr>
                <w:rFonts w:cstheme="minorHAnsi"/>
                <w:noProof/>
                <w:vertAlign w:val="superscript"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761664" w:rsidRPr="0004038D" w14:paraId="4BC49744" w14:textId="77777777" w:rsidTr="00894AA9"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577B88" w14:textId="77777777" w:rsidR="00761664" w:rsidRPr="0004038D" w:rsidRDefault="00761664" w:rsidP="002732D4">
            <w:pPr>
              <w:rPr>
                <w:rFonts w:cstheme="minorHAnsi"/>
              </w:rPr>
            </w:pPr>
            <w:r w:rsidRPr="0004038D">
              <w:rPr>
                <w:rFonts w:cstheme="minorHAnsi"/>
              </w:rPr>
              <w:t>National RU DHS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2AC4A2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016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C6457B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5-19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64563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proofErr w:type="gramStart"/>
            <w:r w:rsidRPr="0004038D">
              <w:rPr>
                <w:rFonts w:cstheme="minorHAnsi"/>
              </w:rPr>
              <w:t>1043;</w:t>
            </w:r>
            <w:proofErr w:type="gramEnd"/>
          </w:p>
          <w:p w14:paraId="634CC10A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499M,544F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9691E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2.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67E24C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3.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614ADC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verweight</w:t>
            </w:r>
          </w:p>
          <w:p w14:paraId="4881BE2D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Obes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699FB0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</w:rPr>
              <w:t>WHO adult BMI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1FE686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10.7</w:t>
            </w:r>
          </w:p>
          <w:p w14:paraId="09DB7661" w14:textId="77777777" w:rsidR="00761664" w:rsidRPr="0004038D" w:rsidRDefault="00761664" w:rsidP="002732D4">
            <w:pPr>
              <w:jc w:val="center"/>
              <w:rPr>
                <w:rFonts w:cstheme="minorHAnsi"/>
              </w:rPr>
            </w:pPr>
            <w:r w:rsidRPr="0004038D">
              <w:rPr>
                <w:rFonts w:cstheme="minorHAnsi"/>
              </w:rPr>
              <w:t>6.6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591698" w14:textId="77777777" w:rsidR="00761664" w:rsidRPr="0004038D" w:rsidRDefault="00761664" w:rsidP="002732D4">
            <w:pPr>
              <w:jc w:val="both"/>
              <w:rPr>
                <w:rFonts w:cstheme="minorHAnsi"/>
              </w:rPr>
            </w:pPr>
            <w:r w:rsidRPr="0004038D">
              <w:rPr>
                <w:rFonts w:cstheme="minorHAnsi"/>
                <w:color w:val="000000"/>
              </w:rPr>
              <w:t>NDoH, StatsSA &amp; ICF</w:t>
            </w:r>
            <w:r>
              <w:rPr>
                <w:rFonts w:cstheme="minorHAnsi"/>
                <w:color w:val="000000"/>
              </w:rPr>
              <w:t xml:space="preserve">, </w:t>
            </w:r>
            <w:r w:rsidRPr="0004038D">
              <w:rPr>
                <w:rFonts w:cstheme="minorHAnsi"/>
                <w:color w:val="000000"/>
              </w:rPr>
              <w:t>2019</w:t>
            </w:r>
            <w:r>
              <w:rPr>
                <w:rFonts w:cstheme="minorHAnsi"/>
                <w:color w:val="000000"/>
              </w:rPr>
              <w:fldChar w:fldCharType="begin"/>
            </w:r>
            <w:r>
              <w:rPr>
                <w:rFonts w:cstheme="minorHAnsi"/>
                <w:color w:val="000000"/>
              </w:rPr>
              <w:instrText xml:space="preserve"> ADDIN EN.CITE &lt;EndNote&gt;&lt;Cite&gt;&lt;Author&gt;Department of Health&lt;/Author&gt;&lt;Year&gt;2019&lt;/Year&gt;&lt;RecNum&gt;319&lt;/RecNum&gt;&lt;DisplayText&gt;&lt;style face="superscript"&gt;(5)&lt;/style&gt;&lt;/DisplayText&gt;&lt;record&gt;&lt;rec-number&gt;319&lt;/rec-number&gt;&lt;foreign-keys&gt;&lt;key app="EN" db-id="5taf9e9x6zret1es92rvst5750v95d9rsxre" timestamp="1586980066"&gt;319&lt;/key&gt;&lt;/foreign-keys&gt;&lt;ref-type name="Report"&gt;27&lt;/ref-type&gt;&lt;contributors&gt;&lt;authors&gt;&lt;author&gt;Department of Health,,&lt;/author&gt;&lt;author&gt;Statistics South Africa,,&lt;/author&gt;&lt;author&gt;South African Medical Research Council,,&lt;/author&gt;&lt;author&gt;ICF,,&lt;/author&gt;&lt;/authors&gt;&lt;tertiary-authors&gt;&lt;author&gt;National Department of Health&lt;/author&gt;&lt;/tertiary-authors&gt;&lt;/contributors&gt;&lt;titles&gt;&lt;title&gt;South Afrian Demographic and Health Survey 2016&lt;/title&gt;&lt;/titles&gt;&lt;dates&gt;&lt;year&gt;2019&lt;/year&gt;&lt;/dates&gt;&lt;pub-location&gt;Pretoria, South Africa and Rockville, USA&lt;/pub-location&gt;&lt;publisher&gt;National Department of Health&lt;/publisher&gt;&lt;urls&gt;&lt;/urls&gt;&lt;/record&gt;&lt;/Cite&gt;&lt;/EndNote&gt;</w:instrText>
            </w:r>
            <w:r>
              <w:rPr>
                <w:rFonts w:cstheme="minorHAnsi"/>
                <w:color w:val="000000"/>
              </w:rPr>
              <w:fldChar w:fldCharType="separate"/>
            </w:r>
            <w:r w:rsidRPr="00602CEF">
              <w:rPr>
                <w:rFonts w:cstheme="minorHAnsi"/>
                <w:noProof/>
                <w:color w:val="000000"/>
                <w:vertAlign w:val="superscript"/>
              </w:rPr>
              <w:t>(5)</w:t>
            </w:r>
            <w:r>
              <w:rPr>
                <w:rFonts w:cstheme="minorHAnsi"/>
                <w:color w:val="000000"/>
              </w:rPr>
              <w:fldChar w:fldCharType="end"/>
            </w:r>
          </w:p>
        </w:tc>
      </w:tr>
    </w:tbl>
    <w:p w14:paraId="378C9598" w14:textId="77777777" w:rsidR="001C624B" w:rsidRDefault="00761664" w:rsidP="0076166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iCs/>
        </w:rPr>
        <w:sectPr w:rsidR="001C624B" w:rsidSect="00E22FD5">
          <w:pgSz w:w="16838" w:h="11906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04038D">
        <w:rPr>
          <w:rFonts w:cstheme="minorHAnsi"/>
          <w:iCs/>
        </w:rPr>
        <w:t xml:space="preserve">U = urban, R = rural, M = male, F = female, NCHS = National </w:t>
      </w:r>
      <w:proofErr w:type="spellStart"/>
      <w:r w:rsidRPr="0004038D">
        <w:rPr>
          <w:rFonts w:cstheme="minorHAnsi"/>
          <w:iCs/>
        </w:rPr>
        <w:t>Center</w:t>
      </w:r>
      <w:proofErr w:type="spellEnd"/>
      <w:r w:rsidRPr="0004038D">
        <w:rPr>
          <w:rFonts w:cstheme="minorHAnsi"/>
          <w:iCs/>
        </w:rPr>
        <w:t xml:space="preserve"> for Health Statistics, </w:t>
      </w:r>
      <w:r>
        <w:rPr>
          <w:rFonts w:cstheme="minorHAnsi"/>
          <w:iCs/>
        </w:rPr>
        <w:t xml:space="preserve">CDC = </w:t>
      </w:r>
      <w:proofErr w:type="spellStart"/>
      <w:r>
        <w:rPr>
          <w:rFonts w:cstheme="minorHAnsi"/>
          <w:iCs/>
        </w:rPr>
        <w:t>Centers</w:t>
      </w:r>
      <w:proofErr w:type="spellEnd"/>
      <w:r>
        <w:rPr>
          <w:rFonts w:cstheme="minorHAnsi"/>
          <w:iCs/>
        </w:rPr>
        <w:t xml:space="preserve"> for Disease Control, p = percentile, </w:t>
      </w:r>
      <w:r w:rsidRPr="0004038D">
        <w:rPr>
          <w:rFonts w:cstheme="minorHAnsi"/>
          <w:iCs/>
        </w:rPr>
        <w:t xml:space="preserve">HAZ = height-for-age z-score, WHZ = weight-for-height z-score, BMIZ = body mass index-for-age z-score, EC = Eastern Cape, FS = Free State, KZN = KwaZulu-Natal, </w:t>
      </w:r>
      <w:proofErr w:type="spellStart"/>
      <w:r w:rsidRPr="0004038D">
        <w:rPr>
          <w:rFonts w:cstheme="minorHAnsi"/>
          <w:iCs/>
        </w:rPr>
        <w:t>Mphu</w:t>
      </w:r>
      <w:proofErr w:type="spellEnd"/>
      <w:r w:rsidRPr="0004038D">
        <w:rPr>
          <w:rFonts w:cstheme="minorHAnsi"/>
          <w:iCs/>
        </w:rPr>
        <w:t xml:space="preserve"> = </w:t>
      </w:r>
      <w:proofErr w:type="spellStart"/>
      <w:r w:rsidRPr="0004038D">
        <w:rPr>
          <w:rFonts w:cstheme="minorHAnsi"/>
          <w:iCs/>
        </w:rPr>
        <w:t>Mphumalanga</w:t>
      </w:r>
      <w:proofErr w:type="spellEnd"/>
      <w:r w:rsidRPr="0004038D">
        <w:rPr>
          <w:rFonts w:cstheme="minorHAnsi"/>
          <w:iCs/>
        </w:rPr>
        <w:t>, NWP = North West province, WC = Western Cape, YRBS = Youth Risk Behaviour Survey, DHS = Demographic &amp; Health Survey</w:t>
      </w:r>
      <w:r>
        <w:rPr>
          <w:rFonts w:cstheme="minorHAnsi"/>
          <w:iCs/>
        </w:rPr>
        <w:t>, IOTF = International Obesity Task Force</w:t>
      </w:r>
    </w:p>
    <w:p w14:paraId="4095CB06" w14:textId="77777777" w:rsidR="008268B4" w:rsidRPr="001C624B" w:rsidRDefault="008268B4" w:rsidP="008268B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/>
          <w:bCs/>
          <w:iCs/>
        </w:rPr>
      </w:pPr>
      <w:bookmarkStart w:id="0" w:name="_Hlk136887763"/>
      <w:r>
        <w:rPr>
          <w:rFonts w:cstheme="minorHAnsi"/>
          <w:b/>
          <w:bCs/>
          <w:iCs/>
        </w:rPr>
        <w:lastRenderedPageBreak/>
        <w:t xml:space="preserve">Additional </w:t>
      </w:r>
      <w:r w:rsidRPr="001C624B">
        <w:rPr>
          <w:rFonts w:cstheme="minorHAnsi"/>
          <w:b/>
          <w:bCs/>
          <w:iCs/>
        </w:rPr>
        <w:t>References for Supplementary Tables</w:t>
      </w:r>
    </w:p>
    <w:p w14:paraId="4D9A822A" w14:textId="77777777" w:rsidR="008268B4" w:rsidRDefault="008268B4" w:rsidP="008268B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iCs/>
        </w:rPr>
      </w:pPr>
    </w:p>
    <w:p w14:paraId="3B806F0F" w14:textId="77777777" w:rsidR="008268B4" w:rsidRPr="00164963" w:rsidRDefault="008268B4" w:rsidP="008268B4">
      <w:pPr>
        <w:pStyle w:val="EndNoteBibliography"/>
        <w:spacing w:after="0"/>
      </w:pPr>
      <w:r w:rsidRPr="00164963">
        <w:t>9</w:t>
      </w:r>
      <w:r>
        <w:t>9</w:t>
      </w:r>
      <w:r w:rsidRPr="00164963">
        <w:t>. Faber M</w:t>
      </w:r>
      <w:r>
        <w:t xml:space="preserve"> &amp;</w:t>
      </w:r>
      <w:r w:rsidRPr="00164963">
        <w:t xml:space="preserve"> Benade AJ (2000) Factors associated with low serum retinol levels in children aged 6±24 months in a rural South African community. </w:t>
      </w:r>
      <w:r w:rsidRPr="00164963">
        <w:rPr>
          <w:i/>
        </w:rPr>
        <w:t>Public Health Nutr</w:t>
      </w:r>
      <w:r w:rsidRPr="00164963">
        <w:t xml:space="preserve"> </w:t>
      </w:r>
      <w:r w:rsidRPr="00164963">
        <w:rPr>
          <w:b/>
        </w:rPr>
        <w:t>3</w:t>
      </w:r>
      <w:r w:rsidRPr="00164963">
        <w:t>, 395-402.</w:t>
      </w:r>
    </w:p>
    <w:p w14:paraId="49315835" w14:textId="77777777" w:rsidR="008268B4" w:rsidRDefault="008268B4" w:rsidP="008268B4">
      <w:pPr>
        <w:pStyle w:val="EndNoteBibliography"/>
        <w:spacing w:after="0"/>
      </w:pPr>
      <w:r>
        <w:t>100</w:t>
      </w:r>
      <w:r w:rsidRPr="00164963">
        <w:t>. Pillay L, Moodley D, Emel LM</w:t>
      </w:r>
      <w:r w:rsidRPr="00164963">
        <w:rPr>
          <w:i/>
        </w:rPr>
        <w:t xml:space="preserve"> et al.</w:t>
      </w:r>
      <w:r w:rsidRPr="00164963">
        <w:t xml:space="preserve"> (2021) Growth patterns and clinical outcomes in association with breastfeeding duration in HIV exposed and unexposed infants: a cohort study in KwaZulu Natal, South Africa. </w:t>
      </w:r>
      <w:r w:rsidRPr="00164963">
        <w:rPr>
          <w:i/>
        </w:rPr>
        <w:t xml:space="preserve">BMC </w:t>
      </w:r>
      <w:r w:rsidRPr="00EF7C68">
        <w:rPr>
          <w:i/>
        </w:rPr>
        <w:t>Pediatr</w:t>
      </w:r>
      <w:r w:rsidRPr="00164963">
        <w:t xml:space="preserve"> </w:t>
      </w:r>
      <w:r w:rsidRPr="00164963">
        <w:rPr>
          <w:b/>
        </w:rPr>
        <w:t>21</w:t>
      </w:r>
      <w:r w:rsidRPr="00164963">
        <w:t>, 183.</w:t>
      </w:r>
    </w:p>
    <w:p w14:paraId="0511C738" w14:textId="77777777" w:rsidR="008268B4" w:rsidRPr="00164963" w:rsidRDefault="008268B4" w:rsidP="008268B4">
      <w:pPr>
        <w:pStyle w:val="EndNoteBibliography"/>
        <w:spacing w:after="0"/>
      </w:pPr>
      <w:r w:rsidRPr="009806DE">
        <w:t>10</w:t>
      </w:r>
      <w:r>
        <w:t>1</w:t>
      </w:r>
      <w:r w:rsidRPr="009806DE">
        <w:t xml:space="preserve">. Du Toit D, Pienaar AE (2003) Overweight and obesity and motor proficiency of 3- and 4-year old children. </w:t>
      </w:r>
      <w:r w:rsidRPr="009806DE">
        <w:rPr>
          <w:i/>
        </w:rPr>
        <w:t>South African journal for research in sport, physical education and recreation</w:t>
      </w:r>
      <w:r w:rsidRPr="009806DE">
        <w:t xml:space="preserve"> </w:t>
      </w:r>
      <w:r w:rsidRPr="009806DE">
        <w:rPr>
          <w:b/>
        </w:rPr>
        <w:t>25</w:t>
      </w:r>
      <w:r w:rsidRPr="009806DE">
        <w:t>, 37-48.</w:t>
      </w:r>
    </w:p>
    <w:p w14:paraId="16145A48" w14:textId="77777777" w:rsidR="008268B4" w:rsidRPr="00E937DC" w:rsidRDefault="008268B4" w:rsidP="008268B4">
      <w:pPr>
        <w:pStyle w:val="EndNoteBibliography"/>
        <w:spacing w:after="0"/>
      </w:pPr>
      <w:r w:rsidRPr="00E937DC">
        <w:t>10</w:t>
      </w:r>
      <w:r>
        <w:t>2</w:t>
      </w:r>
      <w:r w:rsidRPr="00E937DC">
        <w:t>. Rikhotso IP, Faber M, Rothman M</w:t>
      </w:r>
      <w:r w:rsidRPr="00E937DC">
        <w:rPr>
          <w:i/>
        </w:rPr>
        <w:t xml:space="preserve"> et al.</w:t>
      </w:r>
      <w:r w:rsidRPr="00E937DC">
        <w:t xml:space="preserve"> (2022) Nutritional status and psychomotor development in 12–18-month-old children in a post-intervention study. </w:t>
      </w:r>
      <w:r w:rsidRPr="00E937DC">
        <w:rPr>
          <w:i/>
        </w:rPr>
        <w:t>S Afr J Clin Nutr</w:t>
      </w:r>
      <w:r w:rsidRPr="00E937DC">
        <w:t xml:space="preserve"> </w:t>
      </w:r>
      <w:r w:rsidRPr="00E937DC">
        <w:rPr>
          <w:b/>
        </w:rPr>
        <w:t>35</w:t>
      </w:r>
      <w:r w:rsidRPr="00E937DC">
        <w:t>, 69-77.</w:t>
      </w:r>
    </w:p>
    <w:p w14:paraId="25D832B5" w14:textId="77777777" w:rsidR="008268B4" w:rsidRPr="00E937DC" w:rsidRDefault="008268B4" w:rsidP="008268B4">
      <w:pPr>
        <w:pStyle w:val="EndNoteBibliography"/>
        <w:spacing w:after="0"/>
      </w:pPr>
      <w:r w:rsidRPr="00E937DC">
        <w:t>10</w:t>
      </w:r>
      <w:r>
        <w:t>3</w:t>
      </w:r>
      <w:r w:rsidRPr="00E937DC">
        <w:t>. Maciel BLL, Costa PN, Filho JQ</w:t>
      </w:r>
      <w:r w:rsidRPr="00E937DC">
        <w:rPr>
          <w:i/>
        </w:rPr>
        <w:t xml:space="preserve"> et al.</w:t>
      </w:r>
      <w:r w:rsidRPr="00E937DC">
        <w:t xml:space="preserve"> (2021) Higher energy and zinc intakes from complementary feeding are associated with decreased risk of undernutrition in children from South America, Africa, and Asia. </w:t>
      </w:r>
      <w:r w:rsidRPr="00E937DC">
        <w:rPr>
          <w:i/>
        </w:rPr>
        <w:t>J Nutr</w:t>
      </w:r>
      <w:r w:rsidRPr="00E937DC">
        <w:t xml:space="preserve"> </w:t>
      </w:r>
      <w:r w:rsidRPr="00E937DC">
        <w:rPr>
          <w:b/>
        </w:rPr>
        <w:t>151</w:t>
      </w:r>
      <w:r w:rsidRPr="00E937DC">
        <w:t>, 170-178.</w:t>
      </w:r>
    </w:p>
    <w:p w14:paraId="721E0638" w14:textId="77777777" w:rsidR="008268B4" w:rsidRPr="00E937DC" w:rsidRDefault="008268B4" w:rsidP="008268B4">
      <w:pPr>
        <w:pStyle w:val="EndNoteBibliography"/>
        <w:spacing w:after="0"/>
      </w:pPr>
      <w:r w:rsidRPr="00E937DC">
        <w:t>10</w:t>
      </w:r>
      <w:r>
        <w:t>4</w:t>
      </w:r>
      <w:r w:rsidRPr="00E937DC">
        <w:t>. Hill CL, McCain K, Nyathi ME</w:t>
      </w:r>
      <w:r w:rsidRPr="00E937DC">
        <w:rPr>
          <w:i/>
        </w:rPr>
        <w:t xml:space="preserve"> et al.</w:t>
      </w:r>
      <w:r w:rsidRPr="00E937DC">
        <w:t xml:space="preserve"> (2020) Impact of Low-Cost Point-of-Use Water Treatment Technologies on Enteric Infections and Growth among Children in Limpopo, South Africa. </w:t>
      </w:r>
      <w:r w:rsidRPr="00E937DC">
        <w:rPr>
          <w:i/>
        </w:rPr>
        <w:t>Am J Trop Med Hyg</w:t>
      </w:r>
      <w:r w:rsidRPr="00E937DC">
        <w:t xml:space="preserve"> </w:t>
      </w:r>
      <w:r w:rsidRPr="00E937DC">
        <w:rPr>
          <w:b/>
        </w:rPr>
        <w:t>103</w:t>
      </w:r>
      <w:r w:rsidRPr="00E937DC">
        <w:t>, 1405-1415.</w:t>
      </w:r>
    </w:p>
    <w:p w14:paraId="04E18297" w14:textId="77777777" w:rsidR="008268B4" w:rsidRPr="00E937DC" w:rsidRDefault="008268B4" w:rsidP="008268B4">
      <w:pPr>
        <w:pStyle w:val="EndNoteBibliography"/>
        <w:spacing w:after="0"/>
      </w:pPr>
      <w:r w:rsidRPr="00E937DC">
        <w:t>10</w:t>
      </w:r>
      <w:r>
        <w:t>5</w:t>
      </w:r>
      <w:r w:rsidRPr="00E937DC">
        <w:t>. Schoeman S, Smuts CM, Faber M</w:t>
      </w:r>
      <w:r w:rsidRPr="00E937DC">
        <w:rPr>
          <w:i/>
        </w:rPr>
        <w:t xml:space="preserve"> et al.</w:t>
      </w:r>
      <w:r w:rsidRPr="00E937DC">
        <w:t xml:space="preserve"> (2010</w:t>
      </w:r>
      <w:r>
        <w:t>b</w:t>
      </w:r>
      <w:r w:rsidRPr="00E937DC">
        <w:t xml:space="preserve">) Primary health care facility infrastructure and services and the nutritional status of children 0 to 71 months old and their caregivers attending these facilities in four rural districts in the Eastern Cape and KwaZulu-Natal provinces, South Africa. </w:t>
      </w:r>
      <w:r w:rsidRPr="000D75B8">
        <w:rPr>
          <w:i/>
          <w:lang w:val="en-ZA"/>
        </w:rPr>
        <w:t xml:space="preserve">S Afr J Clin Nutr </w:t>
      </w:r>
      <w:r w:rsidRPr="00E937DC">
        <w:rPr>
          <w:b/>
        </w:rPr>
        <w:t>23</w:t>
      </w:r>
      <w:r w:rsidRPr="00E937DC">
        <w:t>, 21-27.</w:t>
      </w:r>
    </w:p>
    <w:p w14:paraId="5A5B923A" w14:textId="77777777" w:rsidR="008268B4" w:rsidRPr="00E937DC" w:rsidRDefault="008268B4" w:rsidP="008268B4">
      <w:pPr>
        <w:pStyle w:val="EndNoteBibliography"/>
        <w:spacing w:after="0"/>
      </w:pPr>
      <w:r w:rsidRPr="00E937DC">
        <w:t>10</w:t>
      </w:r>
      <w:r>
        <w:t>6</w:t>
      </w:r>
      <w:r w:rsidRPr="00E937DC">
        <w:t>. Stansert Katzen L, Tomlinson M, Christodoulou J</w:t>
      </w:r>
      <w:r w:rsidRPr="00E937DC">
        <w:rPr>
          <w:i/>
        </w:rPr>
        <w:t xml:space="preserve"> et al.</w:t>
      </w:r>
      <w:r w:rsidRPr="00E937DC">
        <w:t xml:space="preserve"> (2020) Home visits by community health workers in rural South Africa have a limited, but important impact on maternal and child health in the first two years of life. </w:t>
      </w:r>
      <w:r w:rsidRPr="00E937DC">
        <w:rPr>
          <w:i/>
        </w:rPr>
        <w:t>BMC Health Serv Res</w:t>
      </w:r>
      <w:r w:rsidRPr="00E937DC">
        <w:t xml:space="preserve"> </w:t>
      </w:r>
      <w:r w:rsidRPr="00E937DC">
        <w:rPr>
          <w:b/>
        </w:rPr>
        <w:t>20</w:t>
      </w:r>
      <w:r w:rsidRPr="00E937DC">
        <w:t>, 594.</w:t>
      </w:r>
    </w:p>
    <w:p w14:paraId="06059DD4" w14:textId="77777777" w:rsidR="008268B4" w:rsidRPr="00E937DC" w:rsidRDefault="008268B4" w:rsidP="008268B4">
      <w:pPr>
        <w:pStyle w:val="EndNoteBibliography"/>
        <w:spacing w:after="0"/>
      </w:pPr>
      <w:r w:rsidRPr="00E937DC">
        <w:t>10</w:t>
      </w:r>
      <w:r>
        <w:t>7</w:t>
      </w:r>
      <w:r w:rsidRPr="00E937DC">
        <w:t>. Drysdale RE, Bob U</w:t>
      </w:r>
      <w:r>
        <w:t xml:space="preserve"> &amp;</w:t>
      </w:r>
      <w:r w:rsidRPr="00E937DC">
        <w:t xml:space="preserve"> Moshabela M (2021) Coping through a drought: the association between child nutritional status and household food insecurity in the district of iLembe, South Africa. </w:t>
      </w:r>
      <w:r w:rsidRPr="000D75B8">
        <w:rPr>
          <w:i/>
          <w:lang w:val="en-ZA"/>
        </w:rPr>
        <w:t>Public Health Nutr</w:t>
      </w:r>
      <w:r w:rsidRPr="00E937DC">
        <w:t xml:space="preserve"> </w:t>
      </w:r>
      <w:r w:rsidRPr="00E937DC">
        <w:rPr>
          <w:b/>
        </w:rPr>
        <w:t>24</w:t>
      </w:r>
      <w:r w:rsidRPr="00E937DC">
        <w:t>, 1052-1065.</w:t>
      </w:r>
    </w:p>
    <w:p w14:paraId="208490EE" w14:textId="65F394A7" w:rsidR="008268B4" w:rsidRPr="00E937DC" w:rsidRDefault="008268B4" w:rsidP="008268B4">
      <w:pPr>
        <w:pStyle w:val="EndNoteBibliography"/>
        <w:spacing w:after="0"/>
      </w:pPr>
      <w:r w:rsidRPr="00E937DC">
        <w:t>10</w:t>
      </w:r>
      <w:r>
        <w:t>8</w:t>
      </w:r>
      <w:r w:rsidRPr="00E937DC">
        <w:t>. Makanjana O</w:t>
      </w:r>
      <w:r>
        <w:t xml:space="preserve"> &amp; </w:t>
      </w:r>
      <w:r w:rsidRPr="00E937DC">
        <w:t xml:space="preserve">Naicker A (2020) Nutritional Status of Children 24-60 Months Attending Early Child Development Centres in a Semi-Rural Community in South Africa. </w:t>
      </w:r>
      <w:r w:rsidRPr="00E937DC">
        <w:rPr>
          <w:i/>
        </w:rPr>
        <w:t>Int J Environ Res Public Health</w:t>
      </w:r>
      <w:r w:rsidRPr="00E937DC">
        <w:t xml:space="preserve"> </w:t>
      </w:r>
      <w:r w:rsidRPr="00E937DC">
        <w:rPr>
          <w:b/>
        </w:rPr>
        <w:t>18</w:t>
      </w:r>
      <w:r w:rsidRPr="00E937DC">
        <w:t>.</w:t>
      </w:r>
    </w:p>
    <w:p w14:paraId="18B8B5CF" w14:textId="77777777" w:rsidR="008268B4" w:rsidRPr="00E937DC" w:rsidRDefault="008268B4" w:rsidP="008268B4">
      <w:pPr>
        <w:pStyle w:val="EndNoteBibliography"/>
        <w:spacing w:after="0"/>
      </w:pPr>
      <w:r w:rsidRPr="00E937DC">
        <w:t>10</w:t>
      </w:r>
      <w:r>
        <w:t>9</w:t>
      </w:r>
      <w:r w:rsidRPr="00E937DC">
        <w:t>. Iversen PO, Hoisaether EA, Morseth M</w:t>
      </w:r>
      <w:r w:rsidRPr="00E937DC">
        <w:rPr>
          <w:i/>
        </w:rPr>
        <w:t xml:space="preserve"> et al.</w:t>
      </w:r>
      <w:r w:rsidRPr="00E937DC">
        <w:t xml:space="preserve"> (2011) Diverging opinions of supplementation programmes between mothers of small children and staff at primary health clinics in the Western Cape Province of South Africa. </w:t>
      </w:r>
      <w:r w:rsidRPr="00E937DC">
        <w:rPr>
          <w:i/>
        </w:rPr>
        <w:t>Public Health Nutr</w:t>
      </w:r>
      <w:r w:rsidRPr="00E937DC">
        <w:t xml:space="preserve"> </w:t>
      </w:r>
      <w:r w:rsidRPr="00E937DC">
        <w:rPr>
          <w:b/>
        </w:rPr>
        <w:t>14</w:t>
      </w:r>
      <w:r w:rsidRPr="00E937DC">
        <w:t>, 923-930.</w:t>
      </w:r>
    </w:p>
    <w:p w14:paraId="01237449" w14:textId="77777777" w:rsidR="008268B4" w:rsidRPr="00E937DC" w:rsidRDefault="008268B4" w:rsidP="008268B4">
      <w:pPr>
        <w:pStyle w:val="EndNoteBibliography"/>
        <w:spacing w:after="0"/>
      </w:pPr>
      <w:r w:rsidRPr="00E937DC">
        <w:t>1</w:t>
      </w:r>
      <w:r>
        <w:t>10</w:t>
      </w:r>
      <w:r w:rsidRPr="00E937DC">
        <w:t>. Modjadji P</w:t>
      </w:r>
      <w:r>
        <w:t xml:space="preserve"> &amp;</w:t>
      </w:r>
      <w:r w:rsidRPr="00E937DC">
        <w:t xml:space="preserve"> Pitso M (2021) Maternal Tobacco and Alcohol Use in Relation to Child Malnutrition in Gauteng, South Africa: A Retrospective Analysis. </w:t>
      </w:r>
      <w:r w:rsidRPr="00E937DC">
        <w:rPr>
          <w:i/>
        </w:rPr>
        <w:t>Children (Basel)</w:t>
      </w:r>
      <w:r w:rsidRPr="00E937DC">
        <w:t xml:space="preserve"> </w:t>
      </w:r>
      <w:r w:rsidRPr="00E937DC">
        <w:rPr>
          <w:b/>
        </w:rPr>
        <w:t>8</w:t>
      </w:r>
      <w:r w:rsidRPr="00E937DC">
        <w:t>.</w:t>
      </w:r>
    </w:p>
    <w:p w14:paraId="4830BCD5" w14:textId="77777777" w:rsidR="008268B4" w:rsidRDefault="008268B4" w:rsidP="008268B4">
      <w:pPr>
        <w:pStyle w:val="EndNoteBibliography"/>
        <w:spacing w:after="0"/>
      </w:pPr>
      <w:r w:rsidRPr="00E937DC">
        <w:t>1</w:t>
      </w:r>
      <w:r>
        <w:t>11</w:t>
      </w:r>
      <w:r w:rsidRPr="00E937DC">
        <w:t>. Soepnel LM, Nicolaou V, Slater C</w:t>
      </w:r>
      <w:r w:rsidRPr="00E937DC">
        <w:rPr>
          <w:i/>
        </w:rPr>
        <w:t xml:space="preserve"> et al.</w:t>
      </w:r>
      <w:r w:rsidRPr="00E937DC">
        <w:t xml:space="preserve"> (2021) Obesity and adiposity of 3- to 6-year-old children born to mothers with hyperglycaemia first detected in pregnancy in an urban South African setting. </w:t>
      </w:r>
      <w:r w:rsidRPr="00E937DC">
        <w:rPr>
          <w:i/>
        </w:rPr>
        <w:t>Ann Hum Biol</w:t>
      </w:r>
      <w:r w:rsidRPr="00E937DC">
        <w:t xml:space="preserve"> </w:t>
      </w:r>
      <w:r w:rsidRPr="00E937DC">
        <w:rPr>
          <w:b/>
        </w:rPr>
        <w:t>48</w:t>
      </w:r>
      <w:r w:rsidRPr="00E937DC">
        <w:t>, 81-92.</w:t>
      </w:r>
    </w:p>
    <w:p w14:paraId="10C90695" w14:textId="77777777" w:rsidR="008268B4" w:rsidRPr="00E937DC" w:rsidRDefault="008268B4" w:rsidP="008268B4">
      <w:pPr>
        <w:pStyle w:val="EndNoteBibliography"/>
        <w:spacing w:after="0"/>
      </w:pPr>
      <w:r w:rsidRPr="00E937DC">
        <w:t>11</w:t>
      </w:r>
      <w:r>
        <w:t>2</w:t>
      </w:r>
      <w:r w:rsidRPr="00E937DC">
        <w:t xml:space="preserve">. Draper CE, Tomaz SA, </w:t>
      </w:r>
      <w:r>
        <w:t>Jones RA</w:t>
      </w:r>
      <w:r w:rsidRPr="00E937DC">
        <w:rPr>
          <w:i/>
        </w:rPr>
        <w:t xml:space="preserve"> et al.</w:t>
      </w:r>
      <w:r w:rsidRPr="00E937DC">
        <w:t xml:space="preserve"> (2019) </w:t>
      </w:r>
      <w:r w:rsidRPr="00C1222A">
        <w:t xml:space="preserve">Cross-sectional associations of physical activity and gross motor proficiency with adiposity in South African children of pre-school age. </w:t>
      </w:r>
      <w:r w:rsidRPr="00C1222A">
        <w:rPr>
          <w:i/>
        </w:rPr>
        <w:t xml:space="preserve">Public </w:t>
      </w:r>
      <w:r>
        <w:rPr>
          <w:i/>
        </w:rPr>
        <w:t>H</w:t>
      </w:r>
      <w:r w:rsidRPr="00C1222A">
        <w:rPr>
          <w:i/>
        </w:rPr>
        <w:t xml:space="preserve">ealth </w:t>
      </w:r>
      <w:r>
        <w:rPr>
          <w:i/>
        </w:rPr>
        <w:t>N</w:t>
      </w:r>
      <w:r w:rsidRPr="00C1222A">
        <w:rPr>
          <w:i/>
        </w:rPr>
        <w:t>utr</w:t>
      </w:r>
      <w:r w:rsidRPr="00C1222A">
        <w:t xml:space="preserve"> </w:t>
      </w:r>
      <w:r w:rsidRPr="00C1222A">
        <w:rPr>
          <w:b/>
        </w:rPr>
        <w:t>22</w:t>
      </w:r>
      <w:r w:rsidRPr="00C1222A">
        <w:t>, 614-623.</w:t>
      </w:r>
    </w:p>
    <w:p w14:paraId="0B0E40D9" w14:textId="77777777" w:rsidR="008268B4" w:rsidRPr="00E937DC" w:rsidRDefault="008268B4" w:rsidP="008268B4">
      <w:pPr>
        <w:pStyle w:val="EndNoteBibliography"/>
        <w:spacing w:after="0"/>
      </w:pPr>
      <w:r w:rsidRPr="00E937DC">
        <w:t>11</w:t>
      </w:r>
      <w:r>
        <w:t>3</w:t>
      </w:r>
      <w:r w:rsidRPr="00E937DC">
        <w:t>. van der Hoeven M, Faber M, Osei J</w:t>
      </w:r>
      <w:r w:rsidRPr="00E937DC">
        <w:rPr>
          <w:i/>
        </w:rPr>
        <w:t xml:space="preserve"> et al.</w:t>
      </w:r>
      <w:r w:rsidRPr="00E937DC">
        <w:t xml:space="preserve"> (2016) Effect of African leafy vegetables on the micronutrient status of mildly deficient farm-school children in South Africa: a randomized controlled study. </w:t>
      </w:r>
      <w:r w:rsidRPr="000D75B8">
        <w:rPr>
          <w:i/>
          <w:lang w:val="en-ZA"/>
        </w:rPr>
        <w:t>Public Health Nutr</w:t>
      </w:r>
      <w:r w:rsidRPr="00E937DC">
        <w:t xml:space="preserve"> </w:t>
      </w:r>
      <w:r w:rsidRPr="00E937DC">
        <w:rPr>
          <w:b/>
        </w:rPr>
        <w:t>19</w:t>
      </w:r>
      <w:r w:rsidRPr="00E937DC">
        <w:t>, 935-945.</w:t>
      </w:r>
    </w:p>
    <w:p w14:paraId="3CDA7995" w14:textId="77777777" w:rsidR="008268B4" w:rsidRPr="00E937DC" w:rsidRDefault="008268B4" w:rsidP="008268B4">
      <w:pPr>
        <w:pStyle w:val="EndNoteBibliography"/>
        <w:spacing w:after="0"/>
      </w:pPr>
      <w:r w:rsidRPr="00E937DC">
        <w:t>11</w:t>
      </w:r>
      <w:r>
        <w:t>4</w:t>
      </w:r>
      <w:r w:rsidRPr="00E937DC">
        <w:t>. Oldewage-Theron W</w:t>
      </w:r>
      <w:r>
        <w:t xml:space="preserve"> &amp;</w:t>
      </w:r>
      <w:r w:rsidRPr="00E937DC">
        <w:t xml:space="preserve"> Kruger R (2017) The association between diet quality and subclinical inflammation among children aged 6-18 years in the Eastern Cape, South Africa. </w:t>
      </w:r>
      <w:r w:rsidRPr="000D75B8">
        <w:rPr>
          <w:i/>
          <w:lang w:val="en-ZA"/>
        </w:rPr>
        <w:t>Public Health Nutr</w:t>
      </w:r>
      <w:r w:rsidRPr="00E937DC">
        <w:t xml:space="preserve"> </w:t>
      </w:r>
      <w:r w:rsidRPr="00E937DC">
        <w:rPr>
          <w:b/>
        </w:rPr>
        <w:t>20</w:t>
      </w:r>
      <w:r w:rsidRPr="00E937DC">
        <w:t>, 102-111.</w:t>
      </w:r>
    </w:p>
    <w:p w14:paraId="24771E2D" w14:textId="77777777" w:rsidR="008268B4" w:rsidRDefault="008268B4" w:rsidP="008268B4">
      <w:pPr>
        <w:pStyle w:val="EndNoteBibliography"/>
        <w:spacing w:after="0"/>
      </w:pPr>
      <w:r w:rsidRPr="00E937DC">
        <w:t>11</w:t>
      </w:r>
      <w:r>
        <w:t>5</w:t>
      </w:r>
      <w:r w:rsidRPr="00E937DC">
        <w:t>. Matjuda EN, Engwa GA, Letswalo PB</w:t>
      </w:r>
      <w:r w:rsidRPr="00E937DC">
        <w:rPr>
          <w:i/>
        </w:rPr>
        <w:t xml:space="preserve"> et al.</w:t>
      </w:r>
      <w:r w:rsidRPr="00E937DC">
        <w:t xml:space="preserve"> (2020) Association of hypertension and obesity with risk factors of cardiovascular diseases in children aged 6-9 years old in the Eastern Cape Province of South Africa. </w:t>
      </w:r>
      <w:r w:rsidRPr="00E937DC">
        <w:rPr>
          <w:i/>
        </w:rPr>
        <w:t>Children (Basel)</w:t>
      </w:r>
      <w:r w:rsidRPr="00E937DC">
        <w:t xml:space="preserve"> </w:t>
      </w:r>
      <w:r w:rsidRPr="00E937DC">
        <w:rPr>
          <w:b/>
        </w:rPr>
        <w:t>7</w:t>
      </w:r>
      <w:r w:rsidRPr="00E937DC">
        <w:t>.</w:t>
      </w:r>
    </w:p>
    <w:p w14:paraId="08CD5E0C" w14:textId="77777777" w:rsidR="008268B4" w:rsidRPr="00E937DC" w:rsidRDefault="008268B4" w:rsidP="008268B4">
      <w:pPr>
        <w:pStyle w:val="EndNoteBibliography"/>
        <w:spacing w:after="0"/>
      </w:pPr>
      <w:r w:rsidRPr="00E937DC">
        <w:lastRenderedPageBreak/>
        <w:t>11</w:t>
      </w:r>
      <w:r>
        <w:t>6</w:t>
      </w:r>
      <w:r w:rsidRPr="00E937DC">
        <w:t>. Baumgartner J, Smuts CM, Malan L</w:t>
      </w:r>
      <w:r w:rsidRPr="00E937DC">
        <w:rPr>
          <w:i/>
        </w:rPr>
        <w:t xml:space="preserve"> et al.</w:t>
      </w:r>
      <w:r w:rsidRPr="00E937DC">
        <w:t xml:space="preserve"> (2012) Effects of iron and n-3 fatty acid supplementation, alone and in combination, on cognition in school children: a randomized, double-blind, placebo-controlled intervention in South Africa. </w:t>
      </w:r>
      <w:r w:rsidRPr="00E937DC">
        <w:rPr>
          <w:i/>
        </w:rPr>
        <w:t>Am</w:t>
      </w:r>
      <w:r>
        <w:rPr>
          <w:i/>
        </w:rPr>
        <w:t xml:space="preserve"> J</w:t>
      </w:r>
      <w:r w:rsidRPr="00E937DC">
        <w:rPr>
          <w:i/>
        </w:rPr>
        <w:t xml:space="preserve"> </w:t>
      </w:r>
      <w:r>
        <w:rPr>
          <w:i/>
        </w:rPr>
        <w:t>C</w:t>
      </w:r>
      <w:r w:rsidRPr="00E937DC">
        <w:rPr>
          <w:i/>
        </w:rPr>
        <w:t xml:space="preserve">lin </w:t>
      </w:r>
      <w:r>
        <w:rPr>
          <w:i/>
        </w:rPr>
        <w:t>Nutr</w:t>
      </w:r>
      <w:r w:rsidRPr="00E937DC">
        <w:t xml:space="preserve"> </w:t>
      </w:r>
      <w:r w:rsidRPr="00E937DC">
        <w:rPr>
          <w:b/>
        </w:rPr>
        <w:t>96</w:t>
      </w:r>
      <w:r w:rsidRPr="00E937DC">
        <w:t>, 1327-1338.</w:t>
      </w:r>
    </w:p>
    <w:p w14:paraId="499DA097" w14:textId="77777777" w:rsidR="008268B4" w:rsidRPr="00E937DC" w:rsidRDefault="008268B4" w:rsidP="008268B4">
      <w:pPr>
        <w:pStyle w:val="EndNoteBibliography"/>
        <w:spacing w:after="0"/>
      </w:pPr>
      <w:r w:rsidRPr="00E937DC">
        <w:t>11</w:t>
      </w:r>
      <w:r>
        <w:t>7</w:t>
      </w:r>
      <w:r w:rsidRPr="00E937DC">
        <w:t>. Tathiah N, Moodley I, Mubaiwa V</w:t>
      </w:r>
      <w:r w:rsidRPr="00E937DC">
        <w:rPr>
          <w:i/>
        </w:rPr>
        <w:t xml:space="preserve"> et al.</w:t>
      </w:r>
      <w:r w:rsidRPr="00E937DC">
        <w:t xml:space="preserve"> (2013) South Africa's nutritional transition: overweight, obesity, underweight and stunting in female primary school learners in rural KwaZulu-Natal, South Africa. </w:t>
      </w:r>
      <w:r w:rsidRPr="00E937DC">
        <w:rPr>
          <w:i/>
        </w:rPr>
        <w:t>S Afr Med J</w:t>
      </w:r>
      <w:r w:rsidRPr="00E937DC">
        <w:t xml:space="preserve"> </w:t>
      </w:r>
      <w:r w:rsidRPr="00E937DC">
        <w:rPr>
          <w:b/>
        </w:rPr>
        <w:t>103</w:t>
      </w:r>
      <w:r w:rsidRPr="00E937DC">
        <w:t>, 718-723.</w:t>
      </w:r>
    </w:p>
    <w:p w14:paraId="3F269D78" w14:textId="77777777" w:rsidR="008268B4" w:rsidRPr="00E937DC" w:rsidRDefault="008268B4" w:rsidP="008268B4">
      <w:pPr>
        <w:pStyle w:val="EndNoteBibliography"/>
        <w:spacing w:after="0"/>
      </w:pPr>
      <w:r w:rsidRPr="00E937DC">
        <w:t>11</w:t>
      </w:r>
      <w:r>
        <w:t>8</w:t>
      </w:r>
      <w:r w:rsidRPr="00E937DC">
        <w:t>. Samuel FO, Egal AA, Oldewage-Theron WH</w:t>
      </w:r>
      <w:r w:rsidRPr="00E937DC">
        <w:rPr>
          <w:i/>
        </w:rPr>
        <w:t xml:space="preserve"> et al.</w:t>
      </w:r>
      <w:r w:rsidRPr="00E937DC">
        <w:t xml:space="preserve"> (2010) Prevalence of zinc deficiency among primary school children in a poor peri-urban informal settlement in South Africa. </w:t>
      </w:r>
      <w:r w:rsidRPr="00E937DC">
        <w:rPr>
          <w:i/>
        </w:rPr>
        <w:t>Health SA Gesondheid</w:t>
      </w:r>
      <w:r w:rsidRPr="00E937DC">
        <w:t xml:space="preserve"> </w:t>
      </w:r>
      <w:r w:rsidRPr="00E937DC">
        <w:rPr>
          <w:b/>
        </w:rPr>
        <w:t>15</w:t>
      </w:r>
      <w:r w:rsidRPr="00E937DC">
        <w:t>.</w:t>
      </w:r>
    </w:p>
    <w:p w14:paraId="4773CB8D" w14:textId="77777777" w:rsidR="008268B4" w:rsidRPr="00E937DC" w:rsidRDefault="008268B4" w:rsidP="008268B4">
      <w:pPr>
        <w:pStyle w:val="EndNoteBibliography"/>
        <w:spacing w:after="0"/>
      </w:pPr>
      <w:r w:rsidRPr="00E937DC">
        <w:t>1</w:t>
      </w:r>
      <w:r>
        <w:t>19</w:t>
      </w:r>
      <w:r w:rsidRPr="00E937DC">
        <w:t>. Goon D, Amusa L, Mhlongo D</w:t>
      </w:r>
      <w:r w:rsidRPr="00E937DC">
        <w:rPr>
          <w:i/>
        </w:rPr>
        <w:t xml:space="preserve"> et al.</w:t>
      </w:r>
      <w:r w:rsidRPr="00E937DC">
        <w:t xml:space="preserve"> (2013) Elevated Blood Pressure among Rural South African Children in Thohoyandou, South Africa. </w:t>
      </w:r>
      <w:r w:rsidRPr="00E937DC">
        <w:rPr>
          <w:i/>
        </w:rPr>
        <w:t xml:space="preserve">Iran </w:t>
      </w:r>
      <w:r>
        <w:rPr>
          <w:i/>
        </w:rPr>
        <w:t>J</w:t>
      </w:r>
      <w:r w:rsidRPr="00E937DC">
        <w:rPr>
          <w:i/>
        </w:rPr>
        <w:t xml:space="preserve"> </w:t>
      </w:r>
      <w:r>
        <w:rPr>
          <w:i/>
        </w:rPr>
        <w:t>P</w:t>
      </w:r>
      <w:r w:rsidRPr="00E937DC">
        <w:rPr>
          <w:i/>
        </w:rPr>
        <w:t xml:space="preserve">ublic </w:t>
      </w:r>
      <w:r>
        <w:rPr>
          <w:i/>
        </w:rPr>
        <w:t>H</w:t>
      </w:r>
      <w:r w:rsidRPr="00E937DC">
        <w:rPr>
          <w:i/>
        </w:rPr>
        <w:t>ealth</w:t>
      </w:r>
      <w:r w:rsidRPr="00E937DC">
        <w:t xml:space="preserve"> </w:t>
      </w:r>
      <w:r w:rsidRPr="00E937DC">
        <w:rPr>
          <w:b/>
        </w:rPr>
        <w:t>42</w:t>
      </w:r>
      <w:r w:rsidRPr="00E937DC">
        <w:t>, 489-496.</w:t>
      </w:r>
    </w:p>
    <w:p w14:paraId="4054BA96" w14:textId="77777777" w:rsidR="008268B4" w:rsidRPr="00E937DC" w:rsidRDefault="008268B4" w:rsidP="008268B4">
      <w:pPr>
        <w:pStyle w:val="EndNoteBibliography"/>
        <w:spacing w:after="0"/>
      </w:pPr>
      <w:r w:rsidRPr="00E937DC">
        <w:t>1</w:t>
      </w:r>
      <w:r>
        <w:t>20</w:t>
      </w:r>
      <w:r w:rsidRPr="00E937DC">
        <w:t xml:space="preserve">. Macintyre UE, Du PLessis JB (2006) Dietary intakes and caries experience in children in Limpopo Province, South Africa. </w:t>
      </w:r>
      <w:r w:rsidRPr="00E937DC">
        <w:rPr>
          <w:i/>
        </w:rPr>
        <w:t xml:space="preserve">S Afr </w:t>
      </w:r>
      <w:r>
        <w:rPr>
          <w:i/>
        </w:rPr>
        <w:t>D</w:t>
      </w:r>
      <w:r w:rsidRPr="00E937DC">
        <w:rPr>
          <w:i/>
        </w:rPr>
        <w:t>ent</w:t>
      </w:r>
      <w:r>
        <w:rPr>
          <w:i/>
        </w:rPr>
        <w:t xml:space="preserve"> J</w:t>
      </w:r>
      <w:r w:rsidRPr="00E937DC">
        <w:t xml:space="preserve"> </w:t>
      </w:r>
      <w:r w:rsidRPr="00E937DC">
        <w:rPr>
          <w:b/>
        </w:rPr>
        <w:t>61</w:t>
      </w:r>
      <w:r w:rsidRPr="00E937DC">
        <w:t>, 58-63.</w:t>
      </w:r>
    </w:p>
    <w:p w14:paraId="0D86E895" w14:textId="77777777" w:rsidR="008268B4" w:rsidRPr="00E937DC" w:rsidRDefault="008268B4" w:rsidP="008268B4">
      <w:pPr>
        <w:pStyle w:val="EndNoteBibliography"/>
        <w:spacing w:after="0"/>
      </w:pPr>
      <w:r w:rsidRPr="00E937DC">
        <w:t>1</w:t>
      </w:r>
      <w:r>
        <w:t>21</w:t>
      </w:r>
      <w:r w:rsidRPr="00E937DC">
        <w:t>. Caradas AA, Lambert EV</w:t>
      </w:r>
      <w:r>
        <w:t xml:space="preserve"> &amp;</w:t>
      </w:r>
      <w:r w:rsidRPr="00E937DC">
        <w:t xml:space="preserve"> Charlton KE (2001) An ethnic comparison of eating attitudes and associated body image concerns in adolescent South African schoolgirls. </w:t>
      </w:r>
      <w:r w:rsidRPr="00E937DC">
        <w:rPr>
          <w:i/>
        </w:rPr>
        <w:t>J Hum Nutr Diet</w:t>
      </w:r>
      <w:r w:rsidRPr="00E937DC">
        <w:t xml:space="preserve"> </w:t>
      </w:r>
      <w:r w:rsidRPr="00E937DC">
        <w:rPr>
          <w:b/>
        </w:rPr>
        <w:t>14</w:t>
      </w:r>
      <w:r w:rsidRPr="00E937DC">
        <w:t>, 111-120.</w:t>
      </w:r>
    </w:p>
    <w:p w14:paraId="0B9558AD" w14:textId="77777777" w:rsidR="008268B4" w:rsidRPr="00E937DC" w:rsidRDefault="008268B4" w:rsidP="008268B4">
      <w:pPr>
        <w:pStyle w:val="EndNoteBibliography"/>
        <w:spacing w:after="0"/>
      </w:pPr>
      <w:r w:rsidRPr="00E937DC">
        <w:t>12</w:t>
      </w:r>
      <w:r>
        <w:t>2</w:t>
      </w:r>
      <w:r w:rsidRPr="00E937DC">
        <w:t>. Bhimma R, Naicker E, Gounden V</w:t>
      </w:r>
      <w:r w:rsidRPr="00E937DC">
        <w:rPr>
          <w:i/>
        </w:rPr>
        <w:t xml:space="preserve"> et al.</w:t>
      </w:r>
      <w:r w:rsidRPr="00E937DC">
        <w:t xml:space="preserve"> (2018) Prevalence of Primary Hypertension and Risk</w:t>
      </w:r>
      <w:r>
        <w:t xml:space="preserve"> </w:t>
      </w:r>
      <w:r w:rsidRPr="00E937DC">
        <w:t xml:space="preserve">Factors in Grade XII Learners in KwaZulu-Natal, South Africa. </w:t>
      </w:r>
      <w:r w:rsidRPr="00E937DC">
        <w:rPr>
          <w:i/>
        </w:rPr>
        <w:t>Int J Hypertens</w:t>
      </w:r>
      <w:r w:rsidRPr="00E937DC">
        <w:t xml:space="preserve"> </w:t>
      </w:r>
      <w:r w:rsidRPr="00E937DC">
        <w:rPr>
          <w:b/>
        </w:rPr>
        <w:t>2018</w:t>
      </w:r>
      <w:r w:rsidRPr="00E937DC">
        <w:t>, 3848591.</w:t>
      </w:r>
    </w:p>
    <w:p w14:paraId="7B778F54" w14:textId="77777777" w:rsidR="008268B4" w:rsidRPr="00E937DC" w:rsidRDefault="008268B4" w:rsidP="008268B4">
      <w:pPr>
        <w:pStyle w:val="EndNoteBibliography"/>
        <w:spacing w:after="0"/>
      </w:pPr>
      <w:r w:rsidRPr="00E937DC">
        <w:t>12</w:t>
      </w:r>
      <w:r>
        <w:t>3</w:t>
      </w:r>
      <w:r w:rsidRPr="00E937DC">
        <w:t>. McVeigh J</w:t>
      </w:r>
      <w:r>
        <w:t xml:space="preserve"> &amp;</w:t>
      </w:r>
      <w:r w:rsidRPr="00E937DC">
        <w:t xml:space="preserve"> Meiring R (2014) Physical Activity and Sedentary Behavior in an Ethnically Diverse Group of South African School Children. </w:t>
      </w:r>
      <w:r w:rsidRPr="00E937DC">
        <w:rPr>
          <w:i/>
        </w:rPr>
        <w:t>J Sport Sci Med</w:t>
      </w:r>
      <w:r w:rsidRPr="00E937DC">
        <w:t xml:space="preserve"> </w:t>
      </w:r>
      <w:r w:rsidRPr="00E937DC">
        <w:rPr>
          <w:b/>
        </w:rPr>
        <w:t>13</w:t>
      </w:r>
      <w:r w:rsidRPr="00E937DC">
        <w:t>, 371-378.</w:t>
      </w:r>
    </w:p>
    <w:p w14:paraId="34C28958" w14:textId="77777777" w:rsidR="008268B4" w:rsidRPr="00E937DC" w:rsidRDefault="008268B4" w:rsidP="008268B4">
      <w:pPr>
        <w:pStyle w:val="EndNoteBibliography"/>
        <w:spacing w:after="0"/>
      </w:pPr>
      <w:r w:rsidRPr="00E937DC">
        <w:t>12</w:t>
      </w:r>
      <w:r>
        <w:t>4</w:t>
      </w:r>
      <w:r w:rsidRPr="00E937DC">
        <w:t>. Masocha V, Monyeki MA</w:t>
      </w:r>
      <w:r>
        <w:t xml:space="preserve"> &amp;</w:t>
      </w:r>
      <w:r w:rsidRPr="00E937DC">
        <w:t xml:space="preserve"> Czyz SH (2020) Longitudinal relationships between changes in body composition and changes in selected metabolic risk factors (abdominal obesity and blood pressure) among South African adolescents. </w:t>
      </w:r>
      <w:r w:rsidRPr="00E937DC">
        <w:rPr>
          <w:i/>
        </w:rPr>
        <w:t>Peer</w:t>
      </w:r>
      <w:r>
        <w:rPr>
          <w:i/>
        </w:rPr>
        <w:t xml:space="preserve"> </w:t>
      </w:r>
      <w:r w:rsidRPr="00E937DC">
        <w:rPr>
          <w:i/>
        </w:rPr>
        <w:t>J</w:t>
      </w:r>
      <w:r w:rsidRPr="00E937DC">
        <w:t xml:space="preserve"> </w:t>
      </w:r>
      <w:r w:rsidRPr="00E937DC">
        <w:rPr>
          <w:b/>
        </w:rPr>
        <w:t>8</w:t>
      </w:r>
      <w:r w:rsidRPr="00E937DC">
        <w:t>, e9331.</w:t>
      </w:r>
    </w:p>
    <w:p w14:paraId="261BCA50" w14:textId="77777777" w:rsidR="008268B4" w:rsidRPr="00E937DC" w:rsidRDefault="008268B4" w:rsidP="008268B4">
      <w:pPr>
        <w:pStyle w:val="EndNoteBibliography"/>
        <w:spacing w:after="0"/>
      </w:pPr>
      <w:r w:rsidRPr="00E937DC">
        <w:t>12</w:t>
      </w:r>
      <w:r>
        <w:t>5</w:t>
      </w:r>
      <w:r w:rsidRPr="00E937DC">
        <w:t>. Chungag A, Engwa GA, Sewani-Rusike CR</w:t>
      </w:r>
      <w:r w:rsidRPr="00E937DC">
        <w:rPr>
          <w:i/>
        </w:rPr>
        <w:t xml:space="preserve"> et al.</w:t>
      </w:r>
      <w:r w:rsidRPr="00E937DC">
        <w:t xml:space="preserve"> (2021) Effect of seasonal variation on the relationship of indoor air particulate matter with measures of obesity and blood pressure in children. </w:t>
      </w:r>
      <w:r w:rsidRPr="00E937DC">
        <w:rPr>
          <w:i/>
        </w:rPr>
        <w:t>J Health Pollut</w:t>
      </w:r>
      <w:r w:rsidRPr="00E937DC">
        <w:t xml:space="preserve"> </w:t>
      </w:r>
      <w:r w:rsidRPr="00E937DC">
        <w:rPr>
          <w:b/>
        </w:rPr>
        <w:t>11</w:t>
      </w:r>
      <w:r w:rsidRPr="00E937DC">
        <w:t>, 210610.</w:t>
      </w:r>
    </w:p>
    <w:p w14:paraId="132D34A2" w14:textId="77777777" w:rsidR="008268B4" w:rsidRDefault="008268B4" w:rsidP="008268B4">
      <w:pPr>
        <w:pStyle w:val="EndNoteBibliography"/>
      </w:pPr>
      <w:r w:rsidRPr="00E937DC">
        <w:t>12</w:t>
      </w:r>
      <w:r>
        <w:t>6</w:t>
      </w:r>
      <w:r w:rsidRPr="00E937DC">
        <w:t>. Letswalo BP, Schmid-Zalaudek K, Brix B</w:t>
      </w:r>
      <w:r w:rsidRPr="00E937DC">
        <w:rPr>
          <w:i/>
        </w:rPr>
        <w:t xml:space="preserve"> et al.</w:t>
      </w:r>
      <w:r w:rsidRPr="00E937DC">
        <w:t xml:space="preserve"> (2021) Cardiometabolic risk factors and early indicators of vascular dysfunction: a cross-sectional cohort study in South African adolescents. </w:t>
      </w:r>
      <w:r w:rsidRPr="00E937DC">
        <w:rPr>
          <w:i/>
        </w:rPr>
        <w:t>BMJ Open</w:t>
      </w:r>
      <w:r w:rsidRPr="00E937DC">
        <w:t xml:space="preserve"> </w:t>
      </w:r>
      <w:r w:rsidRPr="00E937DC">
        <w:rPr>
          <w:b/>
        </w:rPr>
        <w:t>11</w:t>
      </w:r>
      <w:r w:rsidRPr="00E937DC">
        <w:t>, e042955.</w:t>
      </w:r>
    </w:p>
    <w:bookmarkEnd w:id="0"/>
    <w:p w14:paraId="0E2652E6" w14:textId="77777777" w:rsidR="001C624B" w:rsidRPr="00761664" w:rsidRDefault="001C624B" w:rsidP="00761664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iCs/>
        </w:rPr>
      </w:pPr>
    </w:p>
    <w:sectPr w:rsidR="001C624B" w:rsidRPr="00761664" w:rsidSect="001C624B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402"/>
    <w:multiLevelType w:val="multilevel"/>
    <w:tmpl w:val="00000885"/>
    <w:lvl w:ilvl="0">
      <w:numFmt w:val="bullet"/>
      <w:lvlText w:val="•"/>
      <w:lvlJc w:val="left"/>
      <w:pPr>
        <w:ind w:left="239" w:hanging="120"/>
      </w:pPr>
      <w:rPr>
        <w:rFonts w:ascii="Gill Sans MT" w:hAnsi="Gill Sans MT" w:cs="Gill Sans MT"/>
        <w:b w:val="0"/>
        <w:bCs w:val="0"/>
        <w:w w:val="141"/>
        <w:sz w:val="16"/>
        <w:szCs w:val="16"/>
      </w:rPr>
    </w:lvl>
    <w:lvl w:ilvl="1">
      <w:numFmt w:val="bullet"/>
      <w:lvlText w:val="•"/>
      <w:lvlJc w:val="left"/>
      <w:pPr>
        <w:ind w:left="1256" w:hanging="120"/>
      </w:pPr>
    </w:lvl>
    <w:lvl w:ilvl="2">
      <w:numFmt w:val="bullet"/>
      <w:lvlText w:val="•"/>
      <w:lvlJc w:val="left"/>
      <w:pPr>
        <w:ind w:left="2272" w:hanging="120"/>
      </w:pPr>
    </w:lvl>
    <w:lvl w:ilvl="3">
      <w:numFmt w:val="bullet"/>
      <w:lvlText w:val="•"/>
      <w:lvlJc w:val="left"/>
      <w:pPr>
        <w:ind w:left="3289" w:hanging="120"/>
      </w:pPr>
    </w:lvl>
    <w:lvl w:ilvl="4">
      <w:numFmt w:val="bullet"/>
      <w:lvlText w:val="•"/>
      <w:lvlJc w:val="left"/>
      <w:pPr>
        <w:ind w:left="4305" w:hanging="120"/>
      </w:pPr>
    </w:lvl>
    <w:lvl w:ilvl="5">
      <w:numFmt w:val="bullet"/>
      <w:lvlText w:val="•"/>
      <w:lvlJc w:val="left"/>
      <w:pPr>
        <w:ind w:left="5322" w:hanging="120"/>
      </w:pPr>
    </w:lvl>
    <w:lvl w:ilvl="6">
      <w:numFmt w:val="bullet"/>
      <w:lvlText w:val="•"/>
      <w:lvlJc w:val="left"/>
      <w:pPr>
        <w:ind w:left="6339" w:hanging="120"/>
      </w:pPr>
    </w:lvl>
    <w:lvl w:ilvl="7">
      <w:numFmt w:val="bullet"/>
      <w:lvlText w:val="•"/>
      <w:lvlJc w:val="left"/>
      <w:pPr>
        <w:ind w:left="7355" w:hanging="120"/>
      </w:pPr>
    </w:lvl>
    <w:lvl w:ilvl="8">
      <w:numFmt w:val="bullet"/>
      <w:lvlText w:val="•"/>
      <w:lvlJc w:val="left"/>
      <w:pPr>
        <w:ind w:left="8372" w:hanging="120"/>
      </w:pPr>
    </w:lvl>
  </w:abstractNum>
  <w:abstractNum w:abstractNumId="1" w15:restartNumberingAfterBreak="0">
    <w:nsid w:val="1F8C05DE"/>
    <w:multiLevelType w:val="hybridMultilevel"/>
    <w:tmpl w:val="EC5E6D60"/>
    <w:lvl w:ilvl="0" w:tplc="9426FDAA">
      <w:start w:val="23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8254905"/>
    <w:multiLevelType w:val="hybridMultilevel"/>
    <w:tmpl w:val="1EFC05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D776E76"/>
    <w:multiLevelType w:val="hybridMultilevel"/>
    <w:tmpl w:val="B72204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9906131"/>
    <w:multiLevelType w:val="hybridMultilevel"/>
    <w:tmpl w:val="CF70B45C"/>
    <w:lvl w:ilvl="0" w:tplc="04090001">
      <w:start w:val="1"/>
      <w:numFmt w:val="bullet"/>
      <w:lvlText w:val=""/>
      <w:lvlJc w:val="left"/>
      <w:pPr>
        <w:ind w:left="76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2" w:hanging="360"/>
      </w:pPr>
      <w:rPr>
        <w:rFonts w:ascii="Wingdings" w:hAnsi="Wingdings" w:hint="default"/>
      </w:rPr>
    </w:lvl>
  </w:abstractNum>
  <w:abstractNum w:abstractNumId="5" w15:restartNumberingAfterBreak="0">
    <w:nsid w:val="6BF60C3B"/>
    <w:multiLevelType w:val="hybridMultilevel"/>
    <w:tmpl w:val="E1F87B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BE564D"/>
    <w:multiLevelType w:val="hybridMultilevel"/>
    <w:tmpl w:val="12E895FE"/>
    <w:lvl w:ilvl="0" w:tplc="04090001">
      <w:start w:val="1"/>
      <w:numFmt w:val="bullet"/>
      <w:lvlText w:val=""/>
      <w:lvlJc w:val="left"/>
      <w:pPr>
        <w:ind w:left="76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2" w:hanging="360"/>
      </w:pPr>
      <w:rPr>
        <w:rFonts w:ascii="Wingdings" w:hAnsi="Wingdings" w:hint="default"/>
      </w:rPr>
    </w:lvl>
  </w:abstractNum>
  <w:num w:numId="1" w16cid:durableId="315841523">
    <w:abstractNumId w:val="1"/>
  </w:num>
  <w:num w:numId="2" w16cid:durableId="1127356063">
    <w:abstractNumId w:val="2"/>
  </w:num>
  <w:num w:numId="3" w16cid:durableId="172382520">
    <w:abstractNumId w:val="5"/>
  </w:num>
  <w:num w:numId="4" w16cid:durableId="1993871196">
    <w:abstractNumId w:val="6"/>
  </w:num>
  <w:num w:numId="5" w16cid:durableId="1739598409">
    <w:abstractNumId w:val="4"/>
  </w:num>
  <w:num w:numId="6" w16cid:durableId="1580367859">
    <w:abstractNumId w:val="3"/>
  </w:num>
  <w:num w:numId="7" w16cid:durableId="139362375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2FD5"/>
    <w:rsid w:val="001C624B"/>
    <w:rsid w:val="00305C03"/>
    <w:rsid w:val="00663CFB"/>
    <w:rsid w:val="00761664"/>
    <w:rsid w:val="00824EB2"/>
    <w:rsid w:val="008268B4"/>
    <w:rsid w:val="00877470"/>
    <w:rsid w:val="00894AA9"/>
    <w:rsid w:val="00A61B47"/>
    <w:rsid w:val="00B57C02"/>
    <w:rsid w:val="00E22F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F92902"/>
  <w15:chartTrackingRefBased/>
  <w15:docId w15:val="{BBF57E16-B161-4AC6-A598-017A5B1331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22FD5"/>
    <w:rPr>
      <w:lang w:val="en-GB"/>
    </w:rPr>
  </w:style>
  <w:style w:type="paragraph" w:styleId="Heading1">
    <w:name w:val="heading 1"/>
    <w:basedOn w:val="Normal"/>
    <w:next w:val="Normal"/>
    <w:link w:val="Heading1Char"/>
    <w:uiPriority w:val="1"/>
    <w:qFormat/>
    <w:rsid w:val="00E22FD5"/>
    <w:pPr>
      <w:autoSpaceDE w:val="0"/>
      <w:autoSpaceDN w:val="0"/>
      <w:adjustRightInd w:val="0"/>
      <w:spacing w:after="0" w:line="240" w:lineRule="auto"/>
      <w:ind w:left="12"/>
      <w:outlineLvl w:val="0"/>
    </w:pPr>
    <w:rPr>
      <w:rFonts w:ascii="Book Antiqua" w:hAnsi="Book Antiqua" w:cs="Book Antiqua"/>
      <w:sz w:val="18"/>
      <w:szCs w:val="18"/>
      <w:lang w:val="en-US"/>
    </w:rPr>
  </w:style>
  <w:style w:type="paragraph" w:styleId="Heading2">
    <w:name w:val="heading 2"/>
    <w:basedOn w:val="Normal"/>
    <w:next w:val="Normal"/>
    <w:link w:val="Heading2Char"/>
    <w:uiPriority w:val="1"/>
    <w:qFormat/>
    <w:rsid w:val="00E22FD5"/>
    <w:pPr>
      <w:autoSpaceDE w:val="0"/>
      <w:autoSpaceDN w:val="0"/>
      <w:adjustRightInd w:val="0"/>
      <w:spacing w:before="30" w:after="0" w:line="240" w:lineRule="auto"/>
      <w:outlineLvl w:val="1"/>
    </w:pPr>
    <w:rPr>
      <w:rFonts w:ascii="Book Antiqua" w:hAnsi="Book Antiqua" w:cs="Book Antiqua"/>
      <w:b/>
      <w:bCs/>
      <w:sz w:val="16"/>
      <w:szCs w:val="16"/>
      <w:lang w:val="en-US"/>
    </w:rPr>
  </w:style>
  <w:style w:type="paragraph" w:styleId="Heading3">
    <w:name w:val="heading 3"/>
    <w:basedOn w:val="Normal"/>
    <w:link w:val="Heading3Char"/>
    <w:uiPriority w:val="9"/>
    <w:unhideWhenUsed/>
    <w:qFormat/>
    <w:rsid w:val="00E22FD5"/>
    <w:pPr>
      <w:widowControl w:val="0"/>
      <w:spacing w:after="0" w:line="240" w:lineRule="auto"/>
      <w:ind w:left="1020" w:hanging="428"/>
      <w:outlineLvl w:val="2"/>
    </w:pPr>
    <w:rPr>
      <w:rFonts w:ascii="Calibri" w:eastAsia="Calibri" w:hAnsi="Calibri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E22FD5"/>
    <w:rPr>
      <w:rFonts w:ascii="Book Antiqua" w:hAnsi="Book Antiqua" w:cs="Book Antiqua"/>
      <w:sz w:val="18"/>
      <w:szCs w:val="18"/>
      <w:lang w:val="en-US"/>
    </w:rPr>
  </w:style>
  <w:style w:type="character" w:customStyle="1" w:styleId="Heading2Char">
    <w:name w:val="Heading 2 Char"/>
    <w:basedOn w:val="DefaultParagraphFont"/>
    <w:link w:val="Heading2"/>
    <w:uiPriority w:val="1"/>
    <w:rsid w:val="00E22FD5"/>
    <w:rPr>
      <w:rFonts w:ascii="Book Antiqua" w:hAnsi="Book Antiqua" w:cs="Book Antiqua"/>
      <w:b/>
      <w:bCs/>
      <w:sz w:val="16"/>
      <w:szCs w:val="1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E22FD5"/>
    <w:rPr>
      <w:rFonts w:ascii="Calibri" w:eastAsia="Calibri" w:hAnsi="Calibri"/>
      <w:b/>
      <w:bCs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E22FD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2FD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22FD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22FD5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22FD5"/>
    <w:rPr>
      <w:color w:val="0000FF"/>
      <w:u w:val="single"/>
    </w:rPr>
  </w:style>
  <w:style w:type="table" w:styleId="TableGrid">
    <w:name w:val="Table Grid"/>
    <w:basedOn w:val="TableNormal"/>
    <w:uiPriority w:val="59"/>
    <w:rsid w:val="00E22F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22F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22F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22FD5"/>
    <w:rPr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2FD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2FD5"/>
    <w:rPr>
      <w:rFonts w:ascii="Segoe UI" w:hAnsi="Segoe UI" w:cs="Segoe UI"/>
      <w:sz w:val="18"/>
      <w:szCs w:val="18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2F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2FD5"/>
    <w:rPr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1"/>
    <w:qFormat/>
    <w:rsid w:val="00E22FD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22F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2FD5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22F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2FD5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E22FD5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22FD5"/>
    <w:rPr>
      <w:color w:val="605E5C"/>
      <w:shd w:val="clear" w:color="auto" w:fill="E1DFDD"/>
    </w:rPr>
  </w:style>
  <w:style w:type="paragraph" w:styleId="BodyText">
    <w:name w:val="Body Text"/>
    <w:basedOn w:val="Normal"/>
    <w:link w:val="BodyTextChar"/>
    <w:uiPriority w:val="1"/>
    <w:unhideWhenUsed/>
    <w:qFormat/>
    <w:rsid w:val="00E22FD5"/>
    <w:pPr>
      <w:spacing w:after="120"/>
    </w:pPr>
    <w:rPr>
      <w:lang w:val="en-ZA"/>
    </w:rPr>
  </w:style>
  <w:style w:type="character" w:customStyle="1" w:styleId="BodyTextChar">
    <w:name w:val="Body Text Char"/>
    <w:basedOn w:val="DefaultParagraphFont"/>
    <w:link w:val="BodyText"/>
    <w:uiPriority w:val="1"/>
    <w:rsid w:val="00E22FD5"/>
  </w:style>
  <w:style w:type="table" w:customStyle="1" w:styleId="TableGrid1">
    <w:name w:val="Table Grid1"/>
    <w:basedOn w:val="TableNormal"/>
    <w:next w:val="TableGrid"/>
    <w:uiPriority w:val="59"/>
    <w:rsid w:val="00E22FD5"/>
    <w:pPr>
      <w:spacing w:after="0" w:line="240" w:lineRule="auto"/>
    </w:pPr>
    <w:rPr>
      <w:rFonts w:eastAsia="MS Mincho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E22FD5"/>
    <w:pPr>
      <w:spacing w:after="0" w:line="240" w:lineRule="auto"/>
    </w:pPr>
    <w:rPr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E22FD5"/>
    <w:rPr>
      <w:lang w:val="en-US"/>
    </w:rPr>
  </w:style>
  <w:style w:type="table" w:styleId="GridTable1Light-Accent3">
    <w:name w:val="Grid Table 1 Light Accent 3"/>
    <w:basedOn w:val="TableNormal"/>
    <w:uiPriority w:val="46"/>
    <w:rsid w:val="00E22FD5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TableParagraph">
    <w:name w:val="Table Paragraph"/>
    <w:basedOn w:val="Normal"/>
    <w:uiPriority w:val="1"/>
    <w:qFormat/>
    <w:rsid w:val="00E22FD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E22FD5"/>
    <w:rPr>
      <w:color w:val="605E5C"/>
      <w:shd w:val="clear" w:color="auto" w:fill="E1DFDD"/>
    </w:rPr>
  </w:style>
  <w:style w:type="character" w:customStyle="1" w:styleId="highlight">
    <w:name w:val="highlight"/>
    <w:basedOn w:val="DefaultParagraphFont"/>
    <w:rsid w:val="00E22FD5"/>
  </w:style>
  <w:style w:type="paragraph" w:styleId="NormalWeb">
    <w:name w:val="Normal (Web)"/>
    <w:basedOn w:val="Normal"/>
    <w:uiPriority w:val="99"/>
    <w:unhideWhenUsed/>
    <w:rsid w:val="00E22F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ZA" w:eastAsia="en-ZA"/>
    </w:rPr>
  </w:style>
  <w:style w:type="paragraph" w:customStyle="1" w:styleId="Default">
    <w:name w:val="Default"/>
    <w:rsid w:val="00E22FD5"/>
    <w:pPr>
      <w:autoSpaceDE w:val="0"/>
      <w:autoSpaceDN w:val="0"/>
      <w:adjustRightInd w:val="0"/>
      <w:spacing w:after="0" w:line="240" w:lineRule="auto"/>
    </w:pPr>
    <w:rPr>
      <w:rFonts w:ascii="Georgia" w:hAnsi="Georgia" w:cs="Georgia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E22FD5"/>
    <w:pPr>
      <w:spacing w:after="0" w:line="240" w:lineRule="auto"/>
    </w:pPr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16226</Words>
  <Characters>92489</Characters>
  <Application>Microsoft Office Word</Application>
  <DocSecurity>0</DocSecurity>
  <Lines>770</Lines>
  <Paragraphs>2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ome Kruger</dc:creator>
  <cp:keywords/>
  <dc:description/>
  <cp:lastModifiedBy>Salome Kruger</cp:lastModifiedBy>
  <cp:revision>2</cp:revision>
  <dcterms:created xsi:type="dcterms:W3CDTF">2023-06-05T18:41:00Z</dcterms:created>
  <dcterms:modified xsi:type="dcterms:W3CDTF">2023-06-05T18:41:00Z</dcterms:modified>
</cp:coreProperties>
</file>